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06C7F4" w14:textId="1EE8B8E3" w:rsidR="00774E77" w:rsidRDefault="00316947" w:rsidP="00774E77">
      <w:pPr>
        <w:pStyle w:val="Heading1"/>
      </w:pPr>
      <w:r>
        <w:t>Introduction/Literature Review</w:t>
      </w:r>
    </w:p>
    <w:p w14:paraId="61099136" w14:textId="0217863E" w:rsidR="00316947" w:rsidRDefault="00316947" w:rsidP="00316947">
      <w:pPr>
        <w:pStyle w:val="Heading2"/>
      </w:pPr>
      <w:r>
        <w:t>Software engineering</w:t>
      </w:r>
    </w:p>
    <w:p w14:paraId="4714C006" w14:textId="315B16BA" w:rsidR="00316947" w:rsidRDefault="00316947" w:rsidP="00316947">
      <w:pPr>
        <w:pStyle w:val="Heading2"/>
      </w:pPr>
      <w:r>
        <w:t>Framing, accountable disciplinary knowledge</w:t>
      </w:r>
    </w:p>
    <w:p w14:paraId="5B85A6C1" w14:textId="0E83BB89" w:rsidR="00316947" w:rsidRPr="00316947" w:rsidRDefault="00316947" w:rsidP="00316947">
      <w:pPr>
        <w:pStyle w:val="Heading2"/>
      </w:pPr>
      <w:r>
        <w:t>Studying the novice programmer</w:t>
      </w:r>
    </w:p>
    <w:p w14:paraId="1FEC5FDC" w14:textId="358B02FC" w:rsidR="00306B2E" w:rsidRDefault="00207D2C" w:rsidP="00306B2E">
      <w:pPr>
        <w:pStyle w:val="Heading1"/>
      </w:pPr>
      <w:r>
        <w:t>Context, Research Questions, and Methods</w:t>
      </w:r>
    </w:p>
    <w:p w14:paraId="721E789D" w14:textId="00937F65" w:rsidR="00207D2C" w:rsidRPr="00207D2C" w:rsidRDefault="00207D2C" w:rsidP="00207D2C">
      <w:pPr>
        <w:pStyle w:val="Heading2"/>
      </w:pPr>
      <w:r>
        <w:t>Context of the study</w:t>
      </w:r>
    </w:p>
    <w:p w14:paraId="238AC439" w14:textId="0E564C3A" w:rsidR="001312EC" w:rsidRDefault="001312EC" w:rsidP="001312EC">
      <w:r>
        <w:tab/>
        <w:t>The data presented in this case are taken from an ongoing</w:t>
      </w:r>
      <w:r w:rsidR="00824BF5">
        <w:t xml:space="preserve"> IRB-approved</w:t>
      </w:r>
      <w:r>
        <w:t xml:space="preserve"> study of undergraduate electrical engineering majors</w:t>
      </w:r>
      <w:r w:rsidR="00FC1C68">
        <w:t xml:space="preserve"> I’ve undertaken</w:t>
      </w:r>
      <w:r>
        <w:t xml:space="preserve"> at a Mid-Atlantic State, a large</w:t>
      </w:r>
      <w:r w:rsidR="001D308E">
        <w:t>, public research institution on the east coast. For two semesters, I have followed students taking</w:t>
      </w:r>
      <w:r w:rsidR="009B7BD4">
        <w:t xml:space="preserve"> “Intermediate Pro</w:t>
      </w:r>
      <w:r w:rsidR="0003167C">
        <w:t>gramming Concepts for Engineers.</w:t>
      </w:r>
      <w:r w:rsidR="009B7BD4">
        <w:t>”</w:t>
      </w:r>
      <w:r w:rsidR="00454920" w:rsidRPr="00454920">
        <w:rPr>
          <w:rStyle w:val="FootnoteReference"/>
        </w:rPr>
        <w:t xml:space="preserve"> </w:t>
      </w:r>
      <w:r w:rsidR="0003167C">
        <w:t xml:space="preserve">It </w:t>
      </w:r>
      <w:r w:rsidR="00454920">
        <w:t>is</w:t>
      </w:r>
      <w:r w:rsidR="001D308E">
        <w:t xml:space="preserve"> the second of a required two-semester course sequence </w:t>
      </w:r>
      <w:r w:rsidR="009B7BD4">
        <w:t>in programming.</w:t>
      </w:r>
      <w:r w:rsidR="0003167C">
        <w:rPr>
          <w:rStyle w:val="FootnoteReference"/>
        </w:rPr>
        <w:footnoteReference w:id="1"/>
      </w:r>
      <w:r w:rsidR="009B7BD4">
        <w:t xml:space="preserve"> </w:t>
      </w:r>
      <w:r w:rsidR="0003167C">
        <w:t>Students can</w:t>
      </w:r>
      <w:r w:rsidR="006B2BEC">
        <w:t xml:space="preserve"> (and some do)</w:t>
      </w:r>
      <w:r w:rsidR="0003167C">
        <w:t xml:space="preserve"> place out of </w:t>
      </w:r>
      <w:r w:rsidR="006B2BEC">
        <w:t>Beginning Programming</w:t>
      </w:r>
      <w:r w:rsidR="0003167C">
        <w:t xml:space="preserve"> </w:t>
      </w:r>
      <w:r w:rsidR="006B2BEC">
        <w:t>via</w:t>
      </w:r>
      <w:r w:rsidR="0003167C">
        <w:t xml:space="preserve"> AP Computer Science credit, but all students must take Intermediate Programming.</w:t>
      </w:r>
    </w:p>
    <w:p w14:paraId="353B76FF" w14:textId="465E3FA3" w:rsidR="0003167C" w:rsidRDefault="0003167C" w:rsidP="001312EC">
      <w:r>
        <w:tab/>
      </w:r>
      <w:r w:rsidR="006B2BEC">
        <w:t>Intermediate Programming</w:t>
      </w:r>
      <w:r w:rsidR="00EC3F9B">
        <w:t xml:space="preserve"> </w:t>
      </w:r>
      <w:r w:rsidR="006B2BEC">
        <w:t>has</w:t>
      </w:r>
      <w:r w:rsidR="00EC3F9B">
        <w:t xml:space="preserve"> two 75-minute lectures per week and a weekly discussion section led by a</w:t>
      </w:r>
      <w:r w:rsidR="00527BF7">
        <w:t>n undergraduate</w:t>
      </w:r>
      <w:r w:rsidR="00F948A3">
        <w:t xml:space="preserve"> Teaching Assistant (TA).</w:t>
      </w:r>
      <w:r w:rsidR="005A59ED">
        <w:t xml:space="preserve"> Typical enrollment is between </w:t>
      </w:r>
      <w:r w:rsidR="00AC2DBC">
        <w:t>60 and 80 students per semester.</w:t>
      </w:r>
      <w:r w:rsidR="00F948A3">
        <w:t xml:space="preserve"> Like Beginning Programming, Intermediate Programming</w:t>
      </w:r>
      <w:r w:rsidR="00C55D46">
        <w:t xml:space="preserve"> is taught using the C programming language, and it</w:t>
      </w:r>
      <w:r w:rsidR="00F948A3">
        <w:t xml:space="preserve"> incorpor</w:t>
      </w:r>
      <w:r w:rsidR="006F3B06">
        <w:t>ates multi-week projects</w:t>
      </w:r>
      <w:r w:rsidR="00C55D46">
        <w:t xml:space="preserve"> in C</w:t>
      </w:r>
      <w:r w:rsidR="006F3B06">
        <w:t xml:space="preserve"> as part of its assessment</w:t>
      </w:r>
      <w:r w:rsidR="00C55D46">
        <w:t xml:space="preserve"> structure</w:t>
      </w:r>
      <w:r w:rsidR="006F3B06">
        <w:t xml:space="preserve">. Students must work individually on four projects </w:t>
      </w:r>
      <w:r w:rsidR="00ED6188">
        <w:t>over the course of the semester</w:t>
      </w:r>
      <w:r w:rsidR="00124414">
        <w:t>,</w:t>
      </w:r>
      <w:r w:rsidR="006F3B06">
        <w:t xml:space="preserve"> which together comprise 45% of their final cour</w:t>
      </w:r>
      <w:r w:rsidR="00124414">
        <w:t xml:space="preserve">se grade. Grading projects involves </w:t>
      </w:r>
      <w:r w:rsidR="007E71F2">
        <w:t>running students’ compiled code against</w:t>
      </w:r>
      <w:r w:rsidR="00ED6188">
        <w:t xml:space="preserve"> automated tests </w:t>
      </w:r>
      <w:r w:rsidR="00EE7D82">
        <w:t>that</w:t>
      </w:r>
      <w:r w:rsidR="00ED6188">
        <w:t xml:space="preserve"> determine whether </w:t>
      </w:r>
      <w:r w:rsidR="00EE7D82">
        <w:t>a student</w:t>
      </w:r>
      <w:r w:rsidR="00ED6188">
        <w:t xml:space="preserve"> program’s output matches the instructor’s canonical output. If a student’s program </w:t>
      </w:r>
      <w:r w:rsidR="00124414">
        <w:t xml:space="preserve">completely matches the canonical output, </w:t>
      </w:r>
      <w:r w:rsidR="00EE7D82">
        <w:t xml:space="preserve">the student </w:t>
      </w:r>
      <w:r w:rsidR="00757963">
        <w:t>receive</w:t>
      </w:r>
      <w:r w:rsidR="00EE7D82">
        <w:t>s</w:t>
      </w:r>
      <w:r w:rsidR="00757963">
        <w:t xml:space="preserve"> at least a 90% grade on a project. The remaining 10% are discretionarily allocated “style” points, awarded for things like proper formattin</w:t>
      </w:r>
      <w:r w:rsidR="00EE7D82">
        <w:t>g, code commenting, and functional decomposition</w:t>
      </w:r>
      <w:r w:rsidR="00742FBE">
        <w:t xml:space="preserve"> (Field Notes)</w:t>
      </w:r>
      <w:bookmarkStart w:id="0" w:name="_GoBack"/>
      <w:bookmarkEnd w:id="0"/>
      <w:r w:rsidR="00EE7D82">
        <w:t>.</w:t>
      </w:r>
    </w:p>
    <w:p w14:paraId="52692C6F" w14:textId="204CCEED" w:rsidR="00A44B2D" w:rsidRDefault="00A85006" w:rsidP="00A44B2D">
      <w:r>
        <w:tab/>
        <w:t>This study centers on</w:t>
      </w:r>
      <w:r w:rsidR="00466EB7">
        <w:t xml:space="preserve"> one</w:t>
      </w:r>
      <w:r w:rsidR="00A44B2D">
        <w:t xml:space="preserve"> “Flights Database,” the second of four projects assigned during the spring 2012 semester.</w:t>
      </w:r>
      <w:r w:rsidR="00851C81">
        <w:t xml:space="preserve"> Students were asked to build a menu-based program that would let users query information about airports and plan non-stop and one-stop flights between airports.</w:t>
      </w:r>
      <w:r w:rsidR="00A44B2D">
        <w:t xml:space="preserve"> For </w:t>
      </w:r>
      <w:r w:rsidR="006C657A">
        <w:t>this</w:t>
      </w:r>
      <w:r w:rsidR="00A44B2D">
        <w:t xml:space="preserve"> project, the instructor gave students three separate text files as source material. </w:t>
      </w:r>
      <w:r w:rsidR="00851C81">
        <w:t xml:space="preserve">The </w:t>
      </w:r>
      <w:r w:rsidR="00851C81">
        <w:rPr>
          <w:b/>
        </w:rPr>
        <w:t>airports</w:t>
      </w:r>
      <w:r w:rsidR="00A44B2D">
        <w:t xml:space="preserve"> file contained names of airports and their three-letter abbreviation codes; </w:t>
      </w:r>
      <w:r w:rsidR="00851C81">
        <w:t xml:space="preserve">the </w:t>
      </w:r>
      <w:r w:rsidR="00851C81">
        <w:rPr>
          <w:b/>
        </w:rPr>
        <w:t>routes</w:t>
      </w:r>
      <w:r w:rsidR="00A44B2D">
        <w:t xml:space="preserve"> file contained 3-tuples of two airport codes and the route number of a flight flying between them; the </w:t>
      </w:r>
      <w:r w:rsidR="00851C81">
        <w:rPr>
          <w:b/>
        </w:rPr>
        <w:t>flights</w:t>
      </w:r>
      <w:r w:rsidR="00851C81">
        <w:t xml:space="preserve"> file</w:t>
      </w:r>
      <w:r w:rsidR="00A44B2D">
        <w:t xml:space="preserve"> contained a list of specific flight information by route number. Crucially, in order to be able to respond to user queries students </w:t>
      </w:r>
      <w:r w:rsidR="00A44B2D">
        <w:lastRenderedPageBreak/>
        <w:t>would need to build a program that could coordinate information across all three files to return an answer.</w:t>
      </w:r>
    </w:p>
    <w:p w14:paraId="680D5971" w14:textId="3B7F66D8" w:rsidR="00A265E8" w:rsidRDefault="00EB7128" w:rsidP="00A265E8">
      <w:r>
        <w:tab/>
      </w:r>
      <w:r w:rsidR="00466EB7">
        <w:t>My analysis</w:t>
      </w:r>
      <w:r w:rsidR="006179F0">
        <w:t xml:space="preserve"> detail</w:t>
      </w:r>
      <w:r w:rsidR="00466EB7">
        <w:t>s</w:t>
      </w:r>
      <w:r w:rsidR="006179F0">
        <w:t xml:space="preserve"> the work of Rebecca, a female first-year electrical engineer</w:t>
      </w:r>
      <w:r w:rsidR="00A265E8">
        <w:t>ing major. I focus specifically on Rebecca’s code for finding “one-stop” flights, which the instructor defined</w:t>
      </w:r>
      <w:r w:rsidR="006E48DD">
        <w:t xml:space="preserve"> as</w:t>
      </w:r>
      <w:r w:rsidR="00A265E8">
        <w:t xml:space="preserve"> “</w:t>
      </w:r>
      <w:r w:rsidR="00A265E8" w:rsidRPr="00620CD2">
        <w:t>all pairs of ﬂights that route the user between the departure and arrival airports with exactly 1 stop</w:t>
      </w:r>
      <w:r w:rsidR="00A265E8">
        <w:t xml:space="preserve"> (i.e., a one-connection ﬂight)” </w:t>
      </w:r>
      <w:r w:rsidR="005E4D45">
        <w:t>(Flights Database handout, 2012).</w:t>
      </w:r>
      <w:r w:rsidR="001C1533">
        <w:t xml:space="preserve"> </w:t>
      </w:r>
      <w:r w:rsidR="00101E20">
        <w:t>The one-stop proble</w:t>
      </w:r>
      <w:r w:rsidR="00B11C32">
        <w:t>m is particularly challenging</w:t>
      </w:r>
      <w:r w:rsidR="00ED33D3">
        <w:t>. T</w:t>
      </w:r>
      <w:r w:rsidR="00101E20">
        <w:t>o solve it</w:t>
      </w:r>
      <w:r w:rsidR="00ED33D3">
        <w:t xml:space="preserve"> successfully</w:t>
      </w:r>
      <w:r w:rsidR="00101E20">
        <w:t xml:space="preserve"> students</w:t>
      </w:r>
      <w:r w:rsidR="00ED33D3">
        <w:t>’</w:t>
      </w:r>
      <w:r w:rsidR="00101E20">
        <w:t xml:space="preserve"> </w:t>
      </w:r>
      <w:r w:rsidR="00ED33D3">
        <w:t>code must accept a user’s choice of airport</w:t>
      </w:r>
      <w:r w:rsidR="006E48DD">
        <w:t>s</w:t>
      </w:r>
      <w:r w:rsidR="00ED33D3">
        <w:t xml:space="preserve"> and day, then stitch together two separate</w:t>
      </w:r>
      <w:r w:rsidR="006E48DD">
        <w:t xml:space="preserve"> flights</w:t>
      </w:r>
      <w:r w:rsidR="00B11C32">
        <w:t xml:space="preserve"> </w:t>
      </w:r>
      <w:r w:rsidR="00ED33D3">
        <w:t>in a way that</w:t>
      </w:r>
      <w:r w:rsidR="00B11C32">
        <w:t xml:space="preserve"> passes stringent constraints for acceptable layover times. </w:t>
      </w:r>
    </w:p>
    <w:p w14:paraId="30FE475B" w14:textId="260429C7" w:rsidR="00207D2C" w:rsidRDefault="00207D2C" w:rsidP="00207D2C">
      <w:pPr>
        <w:pStyle w:val="Heading2"/>
      </w:pPr>
      <w:r>
        <w:t>Research question and methods</w:t>
      </w:r>
    </w:p>
    <w:p w14:paraId="53BE932B" w14:textId="620EBABF" w:rsidR="00EB7128" w:rsidRDefault="00207D2C" w:rsidP="00A44B2D">
      <w:r>
        <w:tab/>
      </w:r>
      <w:r w:rsidR="0069479E">
        <w:t xml:space="preserve">This </w:t>
      </w:r>
      <w:r w:rsidR="007650FF">
        <w:t>study</w:t>
      </w:r>
      <w:r w:rsidR="0069479E">
        <w:t xml:space="preserve"> proceeds from an empirical challenge: h</w:t>
      </w:r>
      <w:r w:rsidR="0069479E" w:rsidRPr="003B5644">
        <w:t>o</w:t>
      </w:r>
      <w:r w:rsidR="0069479E">
        <w:t xml:space="preserve">w </w:t>
      </w:r>
      <w:r w:rsidR="006303F6">
        <w:t xml:space="preserve">can </w:t>
      </w:r>
      <w:r w:rsidR="00FF2A29">
        <w:t>we develop</w:t>
      </w:r>
      <w:r w:rsidR="006303F6">
        <w:t xml:space="preserve"> account</w:t>
      </w:r>
      <w:r w:rsidR="00FF2A29">
        <w:t>s</w:t>
      </w:r>
      <w:r w:rsidR="006303F6">
        <w:t xml:space="preserve"> of</w:t>
      </w:r>
      <w:r w:rsidR="0069479E">
        <w:t xml:space="preserve"> </w:t>
      </w:r>
      <w:r w:rsidR="00C45A7F">
        <w:t>students’ pr</w:t>
      </w:r>
      <w:r w:rsidR="00FF2A29">
        <w:t>ogramming activity that explain</w:t>
      </w:r>
      <w:r w:rsidR="00C45A7F">
        <w:t xml:space="preserve"> </w:t>
      </w:r>
      <w:r w:rsidR="0069479E">
        <w:t xml:space="preserve">the form and evolution of </w:t>
      </w:r>
      <w:r w:rsidR="00FF2A29">
        <w:t>their</w:t>
      </w:r>
      <w:r w:rsidR="007650FF">
        <w:t xml:space="preserve"> code </w:t>
      </w:r>
      <w:r w:rsidR="00C45A7F">
        <w:t>on a design project</w:t>
      </w:r>
      <w:r w:rsidR="0069479E" w:rsidRPr="003B5644">
        <w:t>?</w:t>
      </w:r>
      <w:r w:rsidR="00C45A7F">
        <w:t xml:space="preserve"> </w:t>
      </w:r>
      <w:r w:rsidR="006E08AF">
        <w:t xml:space="preserve">The focused form of that </w:t>
      </w:r>
      <w:r w:rsidR="004F55F6">
        <w:t>challenge</w:t>
      </w:r>
      <w:r w:rsidR="006E08AF">
        <w:t xml:space="preserve"> for this study is “h</w:t>
      </w:r>
      <w:r w:rsidR="004F55F6">
        <w:t xml:space="preserve">ow can we understand the </w:t>
      </w:r>
      <w:r w:rsidR="00C87A9C">
        <w:t>unconventional</w:t>
      </w:r>
      <w:r w:rsidR="004F55F6">
        <w:t xml:space="preserve"> design choices embedded in Rebecca’s one-stop flight code?”</w:t>
      </w:r>
      <w:r w:rsidR="00573E60">
        <w:t xml:space="preserve"> </w:t>
      </w:r>
      <w:r w:rsidR="00C87A9C">
        <w:t xml:space="preserve">To answer that question, </w:t>
      </w:r>
      <w:r w:rsidR="0065028E">
        <w:t xml:space="preserve">my study draws from three </w:t>
      </w:r>
      <w:r w:rsidR="00DB308A">
        <w:t>research orientations: ethnographic observation, clinical interviewing, and code snapshot analysis.</w:t>
      </w:r>
    </w:p>
    <w:p w14:paraId="7CA8A905" w14:textId="0D91308B" w:rsidR="002B50A4" w:rsidRDefault="002B50A4" w:rsidP="00A44B2D">
      <w:r>
        <w:tab/>
        <w:t xml:space="preserve">For two semesters, I </w:t>
      </w:r>
      <w:r w:rsidR="00633696">
        <w:t>ethno</w:t>
      </w:r>
      <w:r w:rsidR="00030CF9">
        <w:t>graphically embedded myself in the same instructor’s</w:t>
      </w:r>
      <w:r w:rsidR="00633696">
        <w:t xml:space="preserve"> section of Intermediate Programming.</w:t>
      </w:r>
      <w:r w:rsidR="00B200DA">
        <w:t xml:space="preserve"> My aim throughout </w:t>
      </w:r>
      <w:r w:rsidR="00624BE7">
        <w:t>was</w:t>
      </w:r>
      <w:r w:rsidR="00B200DA">
        <w:t xml:space="preserve"> to see what students see in terms of course material, assignment directives, </w:t>
      </w:r>
      <w:r w:rsidR="00030CF9">
        <w:t xml:space="preserve">and instruction. </w:t>
      </w:r>
      <w:r w:rsidR="00072C32">
        <w:t>In fall 2011</w:t>
      </w:r>
      <w:r w:rsidR="00633696">
        <w:t xml:space="preserve"> I</w:t>
      </w:r>
      <w:r w:rsidR="00EF7517">
        <w:t xml:space="preserve"> </w:t>
      </w:r>
      <w:r w:rsidR="00633696">
        <w:t xml:space="preserve">observed </w:t>
      </w:r>
      <w:r w:rsidR="00784256">
        <w:t>approximately 50%</w:t>
      </w:r>
      <w:r w:rsidR="00824BF5">
        <w:t xml:space="preserve"> of the course lectures</w:t>
      </w:r>
      <w:r w:rsidR="002A55C6">
        <w:t xml:space="preserve">. </w:t>
      </w:r>
      <w:r w:rsidR="00533AEE">
        <w:t>I also independently completed all class homeworks and three out of the four course projects</w:t>
      </w:r>
      <w:r w:rsidR="00824BF5">
        <w:t xml:space="preserve"> </w:t>
      </w:r>
      <w:r w:rsidR="00533AEE">
        <w:t>to more fu</w:t>
      </w:r>
      <w:r w:rsidR="00EF7517">
        <w:t xml:space="preserve">lly understand </w:t>
      </w:r>
      <w:r w:rsidR="0070506E">
        <w:t>the course’s assessments</w:t>
      </w:r>
      <w:r w:rsidR="00EF7517">
        <w:t>. In spring 2012 I continued attending lectures</w:t>
      </w:r>
      <w:r w:rsidR="004B57A5">
        <w:t xml:space="preserve">, though less frequently, and began attending select TA-led discussion sections. </w:t>
      </w:r>
      <w:r w:rsidR="000C2C4C">
        <w:t>During both lectures and</w:t>
      </w:r>
      <w:r w:rsidR="004B57A5">
        <w:t xml:space="preserve"> discussion sections I took</w:t>
      </w:r>
      <w:r w:rsidR="000624C0">
        <w:t xml:space="preserve"> field</w:t>
      </w:r>
      <w:r w:rsidR="004B57A5">
        <w:t xml:space="preserve"> notes </w:t>
      </w:r>
      <w:r w:rsidR="000624C0">
        <w:t>while recording</w:t>
      </w:r>
      <w:r w:rsidR="004B57A5">
        <w:t xml:space="preserve"> ambient audio using a LiveScribe Pulse pen.</w:t>
      </w:r>
      <w:r w:rsidR="0016328D">
        <w:t xml:space="preserve"> </w:t>
      </w:r>
    </w:p>
    <w:p w14:paraId="3D4564C5" w14:textId="7F10B0E0" w:rsidR="008268BF" w:rsidRDefault="008268BF" w:rsidP="00A44B2D">
      <w:r>
        <w:tab/>
      </w:r>
      <w:r w:rsidR="006653C4">
        <w:t>Rebecca was one of four students (three female, one male) I solicited to participate in</w:t>
      </w:r>
      <w:r w:rsidR="00EB7654">
        <w:t xml:space="preserve"> a series of 1-hour</w:t>
      </w:r>
      <w:r w:rsidR="000C2C4C">
        <w:t xml:space="preserve"> outside-of-class</w:t>
      </w:r>
      <w:r w:rsidR="006653C4">
        <w:t xml:space="preserve"> clinical interviews </w:t>
      </w:r>
      <w:r w:rsidR="009454B7">
        <w:t xml:space="preserve">during the spring 2012 semester. </w:t>
      </w:r>
      <w:r w:rsidR="00180CFF">
        <w:t>I</w:t>
      </w:r>
      <w:r w:rsidR="005D133F">
        <w:t xml:space="preserve"> interviewed Rebecca five times, and in typical interviews</w:t>
      </w:r>
      <w:r w:rsidR="000C2C4C">
        <w:t xml:space="preserve"> I</w:t>
      </w:r>
      <w:r w:rsidR="005D133F">
        <w:t xml:space="preserve"> split time between </w:t>
      </w:r>
      <w:r w:rsidR="000C2C4C">
        <w:t>asking</w:t>
      </w:r>
      <w:r w:rsidR="005D133F">
        <w:t xml:space="preserve"> about her experiences in the course and</w:t>
      </w:r>
      <w:r w:rsidR="000C2C4C">
        <w:t xml:space="preserve"> giving</w:t>
      </w:r>
      <w:r w:rsidR="005D133F">
        <w:t xml:space="preserve"> </w:t>
      </w:r>
      <w:r w:rsidR="00EB7654">
        <w:t>her time in the interview to work on her project code</w:t>
      </w:r>
      <w:r w:rsidR="000C2C4C">
        <w:t xml:space="preserve">. </w:t>
      </w:r>
      <w:r w:rsidR="001358AD">
        <w:t>During each interview, I simultaneously used:</w:t>
      </w:r>
    </w:p>
    <w:p w14:paraId="49226D95" w14:textId="533FE5DF" w:rsidR="001358AD" w:rsidRDefault="001358AD" w:rsidP="001358AD">
      <w:pPr>
        <w:pStyle w:val="ListParagraph"/>
        <w:numPr>
          <w:ilvl w:val="0"/>
          <w:numId w:val="9"/>
        </w:numPr>
      </w:pPr>
      <w:r>
        <w:t>A Kodak Zi8 camera for video-recording</w:t>
      </w:r>
      <w:r w:rsidR="00A27773">
        <w:t xml:space="preserve"> our interactions</w:t>
      </w:r>
    </w:p>
    <w:p w14:paraId="4FA7D434" w14:textId="77777777" w:rsidR="007B5A80" w:rsidRDefault="001358AD" w:rsidP="001358AD">
      <w:pPr>
        <w:pStyle w:val="ListParagraph"/>
        <w:numPr>
          <w:ilvl w:val="0"/>
          <w:numId w:val="9"/>
        </w:numPr>
      </w:pPr>
      <w:r>
        <w:t xml:space="preserve">A LiveScribe Pulse pen to capture </w:t>
      </w:r>
      <w:r w:rsidR="007B5A80">
        <w:t>Rebecca’s on-paper penstrokes</w:t>
      </w:r>
    </w:p>
    <w:p w14:paraId="656FA324" w14:textId="7618D6D0" w:rsidR="00D842BA" w:rsidRDefault="006A144E" w:rsidP="001358AD">
      <w:pPr>
        <w:pStyle w:val="ListParagraph"/>
        <w:numPr>
          <w:ilvl w:val="0"/>
          <w:numId w:val="9"/>
        </w:numPr>
      </w:pPr>
      <w:r>
        <w:t>A MacBook Pro (early 2011)</w:t>
      </w:r>
      <w:r w:rsidR="007B5A80">
        <w:t xml:space="preserve"> with screen-recording software to capture everything on-screen</w:t>
      </w:r>
      <w:r w:rsidR="00A27773">
        <w:t xml:space="preserve"> while Rebecca programmed</w:t>
      </w:r>
    </w:p>
    <w:p w14:paraId="31F5E0ED" w14:textId="7A187B38" w:rsidR="006A144E" w:rsidRDefault="006A144E" w:rsidP="006A144E">
      <w:r>
        <w:tab/>
        <w:t xml:space="preserve">The final component of data gathering is modeled after Jadud’s </w:t>
      </w:r>
      <w:r w:rsidR="00316DAE">
        <w:fldChar w:fldCharType="begin"/>
      </w:r>
      <w:r w:rsidR="00DD7A97">
        <w:instrText xml:space="preserve"> ADDIN ZOTERO_ITEM CSL_CITATION {"citationID":"mi0JntGl","properties":{"formattedCitation":"(2006)","plainCitation":"(2006)"},"citationItems":[{"id":1906,"uris":["http://zotero.org/users/52132/items/HDBTPW5I"],"uri":["http://zotero.org/users/52132/items/HDBTPW5I"],"suppress-author":true}],"schema":"https://github.com/citation-style-language/schema/raw/master/csl-citation.json"} </w:instrText>
      </w:r>
      <w:r w:rsidR="00316DAE">
        <w:fldChar w:fldCharType="separate"/>
      </w:r>
      <w:r w:rsidR="00316DAE">
        <w:rPr>
          <w:noProof/>
        </w:rPr>
        <w:t>(2006)</w:t>
      </w:r>
      <w:r w:rsidR="00316DAE">
        <w:fldChar w:fldCharType="end"/>
      </w:r>
      <w:r w:rsidR="00316DAE">
        <w:t xml:space="preserve"> system for </w:t>
      </w:r>
      <w:r w:rsidR="00482D6C">
        <w:t>capturing</w:t>
      </w:r>
      <w:r w:rsidR="00316DAE">
        <w:t xml:space="preserve"> students’ code.</w:t>
      </w:r>
      <w:r w:rsidR="008765D5">
        <w:t xml:space="preserve"> </w:t>
      </w:r>
      <w:r w:rsidR="0038608F">
        <w:t>My colleagues and I developed software</w:t>
      </w:r>
      <w:r w:rsidR="00482D6C">
        <w:t>, built around the open-source version control system called Git,</w:t>
      </w:r>
      <w:r w:rsidR="0038608F">
        <w:t xml:space="preserve"> that </w:t>
      </w:r>
      <w:r w:rsidR="00FF6B43">
        <w:t>effectively creates an entire copy of a student’s code</w:t>
      </w:r>
      <w:r w:rsidR="000C0F60">
        <w:t>—what we call “snapshots”—</w:t>
      </w:r>
      <w:r w:rsidR="00FF6B43">
        <w:t xml:space="preserve">every time </w:t>
      </w:r>
      <w:r w:rsidR="00E04BB6">
        <w:t>students</w:t>
      </w:r>
      <w:r w:rsidR="00FF6B43">
        <w:t xml:space="preserve"> compile</w:t>
      </w:r>
      <w:r w:rsidR="00E04BB6">
        <w:t xml:space="preserve"> their code</w:t>
      </w:r>
      <w:r w:rsidR="00FF6B43">
        <w:t xml:space="preserve">. </w:t>
      </w:r>
      <w:r w:rsidR="00A948C9">
        <w:t xml:space="preserve">Our </w:t>
      </w:r>
      <w:r w:rsidR="00E04BB6">
        <w:t>software</w:t>
      </w:r>
      <w:r w:rsidR="004749DA">
        <w:t xml:space="preserve"> then</w:t>
      </w:r>
      <w:r w:rsidR="00A948C9">
        <w:t xml:space="preserve"> sends</w:t>
      </w:r>
      <w:r w:rsidR="00EC5B7C">
        <w:t xml:space="preserve"> those</w:t>
      </w:r>
      <w:r w:rsidR="00A948C9">
        <w:t xml:space="preserve"> snapshots to a</w:t>
      </w:r>
      <w:r w:rsidR="00EC5B7C">
        <w:t xml:space="preserve"> secure</w:t>
      </w:r>
      <w:r w:rsidR="004749DA">
        <w:t>,</w:t>
      </w:r>
      <w:r w:rsidR="00A948C9">
        <w:t xml:space="preserve"> researcher-accessible server in real-time as they’re created. Consequently, I could plan each interview with Rebecca around up-to-the-minute knowledge of her work</w:t>
      </w:r>
      <w:r w:rsidR="00EC5B7C">
        <w:t xml:space="preserve">—in some cases work she had completed just hours before the interview—and tailor my interview questions to emerging patterns in her code. In </w:t>
      </w:r>
      <w:r w:rsidR="006178F3">
        <w:t>total, Rebecca’s work resulted in 958 snapshots over the course of the semester.</w:t>
      </w:r>
    </w:p>
    <w:p w14:paraId="7389021C" w14:textId="6C0E89EF" w:rsidR="00FE3047" w:rsidRPr="00623EB6" w:rsidRDefault="00337C5B" w:rsidP="00623EB6">
      <w:r>
        <w:tab/>
        <w:t xml:space="preserve">In what follows, I </w:t>
      </w:r>
      <w:r w:rsidR="00FF3865">
        <w:t>snapshot and interview data</w:t>
      </w:r>
      <w:r>
        <w:t xml:space="preserve"> to explore the form and history of </w:t>
      </w:r>
      <w:r w:rsidR="00792278">
        <w:t>certain features of</w:t>
      </w:r>
      <w:r>
        <w:t xml:space="preserve"> Rebecca’s one-stop flight code. First, </w:t>
      </w:r>
      <w:r w:rsidR="001D43EA">
        <w:t xml:space="preserve">I simulate an analysis of Rebecca’s code </w:t>
      </w:r>
      <w:r w:rsidR="00DD7A97">
        <w:t xml:space="preserve">in the methodological vein of Jadud </w:t>
      </w:r>
      <w:r w:rsidR="00DD7A97">
        <w:fldChar w:fldCharType="begin"/>
      </w:r>
      <w:r w:rsidR="00BA184F">
        <w:instrText xml:space="preserve"> ADDIN ZOTERO_ITEM CSL_CITATION {"citationID":"1n6gee0ld9","properties":{"formattedCitation":"(2006)","plainCitation":"(2006)"},"citationItems":[{"id":1906,"uris":["http://zotero.org/users/52132/items/HDBTPW5I"],"uri":["http://zotero.org/users/52132/items/HDBTPW5I"],"suppress-author":true}],"schema":"https://github.com/citation-style-language/schema/raw/master/csl-citation.json"} </w:instrText>
      </w:r>
      <w:r w:rsidR="00DD7A97">
        <w:fldChar w:fldCharType="separate"/>
      </w:r>
      <w:r w:rsidR="00DD7A97">
        <w:rPr>
          <w:noProof/>
        </w:rPr>
        <w:t>(2006)</w:t>
      </w:r>
      <w:r w:rsidR="00DD7A97">
        <w:fldChar w:fldCharType="end"/>
      </w:r>
      <w:r w:rsidR="00DD7A97">
        <w:t xml:space="preserve"> and </w:t>
      </w:r>
      <w:r w:rsidR="00BA184F">
        <w:t xml:space="preserve">others </w:t>
      </w:r>
      <w:r w:rsidR="00BA184F">
        <w:fldChar w:fldCharType="begin"/>
      </w:r>
      <w:r w:rsidR="00BA184F">
        <w:instrText xml:space="preserve"> ADDIN ZOTERO_ITEM CSL_CITATION {"citationID":"ep8iegfh","properties":{"formattedCitation":"(Rodrigo, Tabanao, et al., 2009; Tabanao et al., 2011)","plainCitation":"(Rodrigo, Tabanao, et al., 2009; Tabanao et al., 2011)"},"citationItems":[{"id":2589,"uris":["http://zotero.org/users/52132/items/F5D9NUU9"],"uri":["http://zotero.org/users/52132/items/F5D9NUU9"],"itemData":{"id":2589,"type":"article-journal","title":"Analyzing Online Protocols to Characterize Novice Java Programmers","container-title":"Philippine Journal of Science","page":"177–190","volume":"138","issue":"2","author":[{"family":"Rodrigo","given":"Ma. Mercedes T."},{"family":"Tabanao","given":"E."},{"family":"Lahoz","given":"M. B.E"},{"family":"Jadud","given":"M. C"}],"issued":{"year":2009},"page-first":"177–190"}},{"id":2096,"uris":["http://zotero.org/users/52132/items/VXM32T8V"],"uri":["http://zotero.org/users/52132/items/VXM32T8V"],"itemData":{"id":2096,"type":"paper-conference","title":"Predicting at-risk novice Java programmers through the analysis of online protocols","container-title":"Proceedings of the seventh international workshop on Computing education research","collection-title":"ICER '11","publisher":"ACM","publisher-place":"New York, NY, USA","page":"85–92","event-place":"New York, NY, USA","URL":"http://doi.acm.org/10.1145/2016911.2016930","DOI":"10.1145/2016911.2016930","ISBN":"978-1-4503-0829-8","author":[{"family":"Tabanao","given":"Emily S."},{"family":"Rodrigo","given":"Ma. Mercedes T."},{"family":"Jadud","given":"Matthew C."}],"issued":{"year":2011},"accessed":{"year":2012,"month":1,"day":2,"season":"03:20:19"},"page-first":"85–92"}}],"schema":"https://github.com/citation-style-language/schema/raw/master/csl-citation.json"} </w:instrText>
      </w:r>
      <w:r w:rsidR="00BA184F">
        <w:fldChar w:fldCharType="separate"/>
      </w:r>
      <w:r w:rsidR="00BA184F">
        <w:rPr>
          <w:noProof/>
        </w:rPr>
        <w:t>(Rodrigo, Tabanao, et al., 2009; Tabanao et al., 2011)</w:t>
      </w:r>
      <w:r w:rsidR="00BA184F">
        <w:fldChar w:fldCharType="end"/>
      </w:r>
      <w:r w:rsidR="00BA184F">
        <w:t xml:space="preserve">, </w:t>
      </w:r>
      <w:r w:rsidR="004214A7">
        <w:t>analyzing only Rebecca’s code snapshots</w:t>
      </w:r>
      <w:r w:rsidR="00BA184F">
        <w:t xml:space="preserve">. </w:t>
      </w:r>
      <w:r w:rsidR="0084640D">
        <w:t>Then, I present</w:t>
      </w:r>
      <w:r w:rsidR="007E30E5">
        <w:t xml:space="preserve"> a complementary analysis using</w:t>
      </w:r>
      <w:r w:rsidR="0084640D">
        <w:t xml:space="preserve"> contextual data from my c</w:t>
      </w:r>
      <w:r w:rsidR="007E30E5">
        <w:t>linical interviews with Rebecca.</w:t>
      </w:r>
      <w:r w:rsidR="0084640D">
        <w:t xml:space="preserve"> </w:t>
      </w:r>
      <w:r w:rsidR="007E30E5">
        <w:t>In my second analysis I</w:t>
      </w:r>
      <w:r w:rsidR="00533C6D">
        <w:t xml:space="preserve"> go beyond the snapshots to</w:t>
      </w:r>
      <w:r w:rsidR="007E30E5">
        <w:t xml:space="preserve"> highlight why</w:t>
      </w:r>
      <w:r w:rsidR="004F59CA">
        <w:t>, in Rebecca’s o</w:t>
      </w:r>
      <w:r w:rsidR="007E30E5">
        <w:t>w</w:t>
      </w:r>
      <w:r w:rsidR="004F59CA">
        <w:t xml:space="preserve">n words, she made those particular design choices. </w:t>
      </w:r>
    </w:p>
    <w:p w14:paraId="30327B15" w14:textId="2F1A0BEB" w:rsidR="00351744" w:rsidRDefault="009036FA" w:rsidP="00351744">
      <w:pPr>
        <w:pStyle w:val="Heading1"/>
      </w:pPr>
      <w:r>
        <w:t xml:space="preserve">Code Snapshot </w:t>
      </w:r>
      <w:r w:rsidR="00351744">
        <w:t>Data</w:t>
      </w:r>
      <w:r>
        <w:t xml:space="preserve"> and Analysis</w:t>
      </w:r>
    </w:p>
    <w:p w14:paraId="74B02A8C" w14:textId="52B5F7A3" w:rsidR="002B60CA" w:rsidRDefault="002E7CB8" w:rsidP="00436A49">
      <w:r>
        <w:tab/>
      </w:r>
      <w:r w:rsidR="0086339C">
        <w:t>In this s</w:t>
      </w:r>
      <w:r w:rsidR="00752554">
        <w:t>ection, I simulate what data on Rebecca would look like using an existing method of analysis described in {Jadud, 2007}. Namely, I work at a level</w:t>
      </w:r>
      <w:r w:rsidR="00B60E7A">
        <w:t xml:space="preserve"> of remove from Rebecca herself. I</w:t>
      </w:r>
      <w:r w:rsidR="00752554">
        <w:t xml:space="preserve"> </w:t>
      </w:r>
      <w:r w:rsidR="00B60E7A">
        <w:t>base my inferences</w:t>
      </w:r>
      <w:r w:rsidR="00D35F6F">
        <w:t xml:space="preserve"> only </w:t>
      </w:r>
      <w:r w:rsidR="00B60E7A">
        <w:t xml:space="preserve">on her actual code, </w:t>
      </w:r>
      <w:r w:rsidR="00D35F6F">
        <w:t xml:space="preserve">limiting </w:t>
      </w:r>
      <w:r w:rsidR="00B60E7A">
        <w:t>my interpretations</w:t>
      </w:r>
      <w:r w:rsidR="00D35F6F">
        <w:t xml:space="preserve"> about what she may have </w:t>
      </w:r>
      <w:r w:rsidR="00D35F6F">
        <w:rPr>
          <w:i/>
        </w:rPr>
        <w:t>intended</w:t>
      </w:r>
      <w:r w:rsidR="00D35F6F">
        <w:t xml:space="preserve"> to do or </w:t>
      </w:r>
      <w:r w:rsidR="00D35F6F">
        <w:rPr>
          <w:i/>
        </w:rPr>
        <w:t>designed</w:t>
      </w:r>
      <w:r w:rsidR="00D35F6F">
        <w:t xml:space="preserve"> her code to do only </w:t>
      </w:r>
      <w:r w:rsidR="00B60E7A">
        <w:t>to what’s supported in the snapshot-</w:t>
      </w:r>
      <w:r w:rsidR="00296363">
        <w:t xml:space="preserve">by-snapshot record of her code. Through </w:t>
      </w:r>
      <w:r w:rsidR="0037127D">
        <w:t>this</w:t>
      </w:r>
      <w:r w:rsidR="00296363">
        <w:t xml:space="preserve"> </w:t>
      </w:r>
      <w:r w:rsidR="00E97DD2">
        <w:t>“</w:t>
      </w:r>
      <w:r w:rsidR="00296363">
        <w:t>snapshot-only</w:t>
      </w:r>
      <w:r w:rsidR="00E97DD2">
        <w:t>”</w:t>
      </w:r>
      <w:r w:rsidR="00296363">
        <w:t xml:space="preserve"> analysis, I show that we can see in great detail how R</w:t>
      </w:r>
      <w:r w:rsidR="00340475">
        <w:t xml:space="preserve">ebecca’s code embodies particular design features that diverge from how an expert might have handled this design task. </w:t>
      </w:r>
      <w:r w:rsidR="00817315">
        <w:t xml:space="preserve">I restrict my analysis here to just two </w:t>
      </w:r>
      <w:r w:rsidR="00AB55B7">
        <w:t xml:space="preserve">such features of Rebecca’s code: </w:t>
      </w:r>
    </w:p>
    <w:p w14:paraId="22DC56F2" w14:textId="40EA3CBC" w:rsidR="002B60CA" w:rsidRDefault="002B60CA" w:rsidP="002B60CA">
      <w:pPr>
        <w:pStyle w:val="ListParagraph"/>
        <w:numPr>
          <w:ilvl w:val="0"/>
          <w:numId w:val="2"/>
        </w:numPr>
      </w:pPr>
      <w:r>
        <w:t>Rebecca’s</w:t>
      </w:r>
      <w:r w:rsidR="00AB55B7">
        <w:t xml:space="preserve"> use of repeated </w:t>
      </w:r>
      <w:r w:rsidR="002867DC">
        <w:t>file-</w:t>
      </w:r>
      <w:r w:rsidR="00AB55B7">
        <w:t xml:space="preserve">scanning loops to </w:t>
      </w:r>
      <w:r w:rsidR="00732F1A">
        <w:t>create a depth-first search algorithm</w:t>
      </w:r>
      <w:r w:rsidR="00AB55B7">
        <w:t xml:space="preserve">  </w:t>
      </w:r>
    </w:p>
    <w:p w14:paraId="44AC2E66" w14:textId="73DBBA7C" w:rsidR="00436A49" w:rsidRDefault="002B60CA" w:rsidP="002B60CA">
      <w:pPr>
        <w:pStyle w:val="ListParagraph"/>
        <w:numPr>
          <w:ilvl w:val="0"/>
          <w:numId w:val="2"/>
        </w:numPr>
      </w:pPr>
      <w:r>
        <w:t xml:space="preserve">Rebecca’s 7-fold </w:t>
      </w:r>
      <w:r w:rsidR="00AB55B7">
        <w:t xml:space="preserve">duplication </w:t>
      </w:r>
      <w:r>
        <w:t>of code to handle checking for flights on each day of the week</w:t>
      </w:r>
    </w:p>
    <w:p w14:paraId="063A835B" w14:textId="005A9BB8" w:rsidR="0010416C" w:rsidRDefault="0010416C" w:rsidP="0010416C">
      <w:pPr>
        <w:pStyle w:val="Heading2"/>
      </w:pPr>
      <w:r>
        <w:t>Rebecca’s code uses nested scan loops</w:t>
      </w:r>
    </w:p>
    <w:p w14:paraId="1928BDD4" w14:textId="6A8DFC0E" w:rsidR="000613D2" w:rsidRDefault="00C12807" w:rsidP="00436A49">
      <w:r>
        <w:tab/>
      </w:r>
      <w:r w:rsidR="00491F3C">
        <w:t xml:space="preserve">After declaring </w:t>
      </w:r>
      <w:r w:rsidR="00A73D3B">
        <w:t xml:space="preserve">variables and opening the three provided text files (flights, routes, and airports), Rebecca’s one-stop flight code enters a series </w:t>
      </w:r>
      <w:r>
        <w:t>of conditionally-nested</w:t>
      </w:r>
      <w:r w:rsidR="00A73D3B">
        <w:t xml:space="preserve"> </w:t>
      </w:r>
      <w:r w:rsidR="000613D2">
        <w:t xml:space="preserve">`fscanf()` </w:t>
      </w:r>
      <w:r w:rsidR="00A73D3B">
        <w:t xml:space="preserve">commands. </w:t>
      </w:r>
      <w:r w:rsidR="000613D2">
        <w:t>The purpose of</w:t>
      </w:r>
      <w:r w:rsidR="007D74CB">
        <w:t xml:space="preserve"> `fscanf()` is to scan through the characters of a</w:t>
      </w:r>
      <w:r w:rsidR="000613D2">
        <w:t xml:space="preserve"> file, </w:t>
      </w:r>
      <w:r w:rsidR="00861988">
        <w:t>most often</w:t>
      </w:r>
      <w:r w:rsidR="000613D2">
        <w:t xml:space="preserve"> one line at a time. The programmer can specify patterns</w:t>
      </w:r>
      <w:r>
        <w:t xml:space="preserve"> of text to look for, e.g.</w:t>
      </w:r>
      <w:r w:rsidR="000613D2">
        <w:t xml:space="preserve">, </w:t>
      </w:r>
      <w:r w:rsidR="00E97DD2">
        <w:t>“</w:t>
      </w:r>
      <w:r w:rsidR="000613D2">
        <w:t>in each line, look for a word, followed by a space, followed by two digits.</w:t>
      </w:r>
      <w:r w:rsidR="00E97DD2">
        <w:t>”</w:t>
      </w:r>
      <w:r w:rsidR="000613D2">
        <w:t xml:space="preserve"> `fscanf()` also gives the programmer the flexibility to store</w:t>
      </w:r>
      <w:r>
        <w:t xml:space="preserve"> such</w:t>
      </w:r>
      <w:r w:rsidR="000613D2">
        <w:t xml:space="preserve"> matched patterns. </w:t>
      </w:r>
      <w:r w:rsidR="00E97DD2">
        <w:t>“</w:t>
      </w:r>
      <w:r w:rsidR="000613D2">
        <w:t xml:space="preserve">Once you find a word followed by two digits, store </w:t>
      </w:r>
      <w:r w:rsidR="00861988">
        <w:t>the word</w:t>
      </w:r>
      <w:r w:rsidR="000613D2">
        <w:t xml:space="preserve"> in the following </w:t>
      </w:r>
      <w:r w:rsidR="00861988">
        <w:t>location in memory</w:t>
      </w:r>
      <w:r w:rsidR="000613D2">
        <w:t>.</w:t>
      </w:r>
      <w:r w:rsidR="00E97DD2">
        <w:t>”</w:t>
      </w:r>
      <w:r w:rsidR="000613D2">
        <w:t xml:space="preserve"> What's interesting isn't </w:t>
      </w:r>
      <w:r w:rsidR="000613D2" w:rsidRPr="003A7066">
        <w:rPr>
          <w:i/>
        </w:rPr>
        <w:t>that</w:t>
      </w:r>
      <w:r w:rsidR="000613D2">
        <w:t xml:space="preserve"> Rebecca used `fscanf()` to read through </w:t>
      </w:r>
      <w:r w:rsidR="00C4027E">
        <w:t>files like the list of airports. A</w:t>
      </w:r>
      <w:r w:rsidR="000E5F0E">
        <w:t>ny suitable solution would need to read through thosed files.</w:t>
      </w:r>
      <w:r w:rsidR="000613D2">
        <w:t xml:space="preserve"> </w:t>
      </w:r>
      <w:r w:rsidR="000E5F0E">
        <w:t>Rather</w:t>
      </w:r>
      <w:r w:rsidR="000613D2">
        <w:t xml:space="preserve">, what's interesting is </w:t>
      </w:r>
      <w:r w:rsidR="003A7066">
        <w:rPr>
          <w:i/>
        </w:rPr>
        <w:t>how</w:t>
      </w:r>
      <w:r w:rsidR="003A7066">
        <w:t xml:space="preserve"> she uses </w:t>
      </w:r>
      <w:r w:rsidR="00C4027E">
        <w:t>`fscanf()` in her design</w:t>
      </w:r>
      <w:r w:rsidR="003A7066">
        <w:t>. Rebecca</w:t>
      </w:r>
      <w:r w:rsidR="00C4027E">
        <w:t>’s</w:t>
      </w:r>
      <w:r w:rsidR="003A7066">
        <w:t xml:space="preserve"> file-scanning </w:t>
      </w:r>
      <w:r w:rsidR="005B6F6E">
        <w:t xml:space="preserve">logic </w:t>
      </w:r>
      <w:r w:rsidR="003A7066">
        <w:t>never persistently stores</w:t>
      </w:r>
      <w:r w:rsidR="008E4937">
        <w:t xml:space="preserve"> the contents of the files it reads in. </w:t>
      </w:r>
      <w:r w:rsidR="005B6F6E">
        <w:t>Instead, her</w:t>
      </w:r>
      <w:r w:rsidR="000613D2">
        <w:t xml:space="preserve"> program reads through files </w:t>
      </w:r>
      <w:r w:rsidR="00D5513E">
        <w:t>one line at a time, and it essentially</w:t>
      </w:r>
      <w:r w:rsidR="000613D2">
        <w:t xml:space="preserve"> can't </w:t>
      </w:r>
      <w:r w:rsidR="008E4937">
        <w:t>cognize about</w:t>
      </w:r>
      <w:r w:rsidR="000613D2">
        <w:t xml:space="preserve"> </w:t>
      </w:r>
      <w:r w:rsidR="00D5513E">
        <w:t xml:space="preserve">airport/flight information not in the </w:t>
      </w:r>
      <w:r w:rsidR="005B6F6E">
        <w:t>line currently being scanned.</w:t>
      </w:r>
      <w:r w:rsidR="000613D2">
        <w:t xml:space="preserve"> </w:t>
      </w:r>
      <w:r w:rsidR="005B6F6E">
        <w:t xml:space="preserve">All it can do </w:t>
      </w:r>
      <w:r w:rsidR="003D655D">
        <w:t>is copy single patterns temporarily, then rewind the file back to the top and start reading in one-line-at-a-time again.</w:t>
      </w:r>
    </w:p>
    <w:p w14:paraId="1735924E" w14:textId="646E8A91" w:rsidR="000A256A" w:rsidRDefault="001B7296" w:rsidP="00E918DA">
      <w:r>
        <w:tab/>
        <w:t>What’s consequential</w:t>
      </w:r>
      <w:r w:rsidR="003F57B8">
        <w:t xml:space="preserve"> about Rebecca’s design choice? </w:t>
      </w:r>
      <w:r w:rsidR="00235EFA">
        <w:t>From a d</w:t>
      </w:r>
      <w:r w:rsidR="000A256A">
        <w:t>esign standpoint, her code has to repeatedly open multiple files</w:t>
      </w:r>
      <w:r w:rsidR="00C55D3D">
        <w:t xml:space="preserve"> and scan them one line at a time</w:t>
      </w:r>
      <w:r w:rsidR="000A256A">
        <w:t xml:space="preserve"> in order to coordinate information. So, the task of finding a one-stop flight between two cities becomes</w:t>
      </w:r>
      <w:r w:rsidR="00884FA8">
        <w:t xml:space="preserve"> a series of </w:t>
      </w:r>
      <w:r w:rsidR="00154563">
        <w:t>repeated, one-line-at-a-time scans of external files</w:t>
      </w:r>
      <w:r w:rsidR="000A256A">
        <w:t>:</w:t>
      </w:r>
    </w:p>
    <w:p w14:paraId="44600413" w14:textId="30627326" w:rsidR="000A256A" w:rsidRDefault="00884FA8" w:rsidP="00884FA8">
      <w:pPr>
        <w:pStyle w:val="ListParagraph"/>
        <w:numPr>
          <w:ilvl w:val="0"/>
          <w:numId w:val="8"/>
        </w:numPr>
      </w:pPr>
      <w:r>
        <w:t xml:space="preserve">Scan the </w:t>
      </w:r>
      <w:r w:rsidRPr="006F28BF">
        <w:rPr>
          <w:b/>
        </w:rPr>
        <w:t>airports</w:t>
      </w:r>
      <w:r>
        <w:t xml:space="preserve"> file to check the correctness of the user’s input</w:t>
      </w:r>
      <w:r w:rsidR="00154563">
        <w:t xml:space="preserve"> (line 20)</w:t>
      </w:r>
    </w:p>
    <w:p w14:paraId="224B56E5" w14:textId="2A5B59C1" w:rsidR="00154563" w:rsidRDefault="00154563" w:rsidP="00884FA8">
      <w:pPr>
        <w:pStyle w:val="ListParagraph"/>
        <w:numPr>
          <w:ilvl w:val="0"/>
          <w:numId w:val="8"/>
        </w:numPr>
      </w:pPr>
      <w:r>
        <w:t xml:space="preserve">Scan the file of pairwise airport </w:t>
      </w:r>
      <w:r w:rsidRPr="006F28BF">
        <w:rPr>
          <w:b/>
        </w:rPr>
        <w:t>routes</w:t>
      </w:r>
      <w:r>
        <w:t xml:space="preserve"> (line 24)</w:t>
      </w:r>
    </w:p>
    <w:p w14:paraId="4BE8503F" w14:textId="7FC6BBAE" w:rsidR="00154563" w:rsidRDefault="008E42BC" w:rsidP="00884FA8">
      <w:pPr>
        <w:pStyle w:val="ListParagraph"/>
        <w:numPr>
          <w:ilvl w:val="0"/>
          <w:numId w:val="8"/>
        </w:numPr>
      </w:pPr>
      <w:r>
        <w:t xml:space="preserve">To find possible connection cities, scan the </w:t>
      </w:r>
      <w:r w:rsidRPr="006F28BF">
        <w:rPr>
          <w:b/>
        </w:rPr>
        <w:t>routes</w:t>
      </w:r>
      <w:r>
        <w:t xml:space="preserve"> again (line 38)</w:t>
      </w:r>
    </w:p>
    <w:p w14:paraId="0A6D66A4" w14:textId="66980512" w:rsidR="00C55D3D" w:rsidRDefault="008E42BC" w:rsidP="00884FA8">
      <w:pPr>
        <w:pStyle w:val="ListParagraph"/>
        <w:numPr>
          <w:ilvl w:val="0"/>
          <w:numId w:val="8"/>
        </w:numPr>
      </w:pPr>
      <w:r>
        <w:t xml:space="preserve">If a route matches, </w:t>
      </w:r>
      <w:r w:rsidR="00A179FD">
        <w:t xml:space="preserve">scan the </w:t>
      </w:r>
      <w:r w:rsidR="00A179FD" w:rsidRPr="006F28BF">
        <w:rPr>
          <w:b/>
        </w:rPr>
        <w:t>flights</w:t>
      </w:r>
      <w:r w:rsidR="00A179FD">
        <w:t xml:space="preserve"> file to verify whether the time/day constraints are acceptable (</w:t>
      </w:r>
      <w:r w:rsidR="00180AE1">
        <w:t xml:space="preserve">one of the following </w:t>
      </w:r>
      <w:r w:rsidR="00A179FD">
        <w:t>lines</w:t>
      </w:r>
      <w:r w:rsidR="00180AE1">
        <w:t xml:space="preserve"> depending on the chosen day:</w:t>
      </w:r>
      <w:r w:rsidR="00A179FD">
        <w:t xml:space="preserve"> 52, 79, 106, 134, 162, </w:t>
      </w:r>
      <w:r w:rsidR="00C55D3D">
        <w:t>190, 218).</w:t>
      </w:r>
    </w:p>
    <w:p w14:paraId="3E48B78A" w14:textId="141C81B3" w:rsidR="001B7296" w:rsidRDefault="006F28BF" w:rsidP="00E918DA">
      <w:r>
        <w:t xml:space="preserve">Rebecca’s code </w:t>
      </w:r>
      <w:r w:rsidR="001B570F">
        <w:t>is both visually and computationally complex.</w:t>
      </w:r>
      <w:r w:rsidR="00FB73D7">
        <w:t xml:space="preserve"> The multiply-nested blocks </w:t>
      </w:r>
      <w:r w:rsidR="00757FAF">
        <w:t xml:space="preserve">can make it difficult for a human reader to follow the code flow, which may have made it </w:t>
      </w:r>
      <w:r w:rsidR="000B1B48">
        <w:t>challenging</w:t>
      </w:r>
      <w:r w:rsidR="00757FAF">
        <w:t xml:space="preserve"> for </w:t>
      </w:r>
      <w:r w:rsidR="000B1B48">
        <w:t>Rebecca</w:t>
      </w:r>
      <w:r w:rsidR="00757FAF">
        <w:t xml:space="preserve"> to debug her own work.</w:t>
      </w:r>
      <w:r w:rsidR="00270B03">
        <w:t xml:space="preserve"> </w:t>
      </w:r>
      <w:r w:rsidR="00757FAF">
        <w:t>Moreover, n</w:t>
      </w:r>
      <w:r w:rsidR="00270B03">
        <w:t>ested for- and while-loops increase the</w:t>
      </w:r>
      <w:r w:rsidR="00BD7E24">
        <w:t xml:space="preserve"> complexity space of a program—</w:t>
      </w:r>
      <w:r w:rsidR="001B570F">
        <w:t xml:space="preserve">what computer scientists call the </w:t>
      </w:r>
      <w:r w:rsidR="00270B03">
        <w:t xml:space="preserve">big-O </w:t>
      </w:r>
      <w:r w:rsidR="00411696">
        <w:t>characterization of her algorithm</w:t>
      </w:r>
      <w:r w:rsidR="00BD7E24">
        <w:t>. F</w:t>
      </w:r>
      <w:r w:rsidR="00270B03">
        <w:t>or every nesting of a</w:t>
      </w:r>
      <w:r w:rsidR="00411696">
        <w:t xml:space="preserve"> scan</w:t>
      </w:r>
      <w:r w:rsidR="00270B03">
        <w:t xml:space="preserve"> loop</w:t>
      </w:r>
      <w:r w:rsidR="00BD7E24">
        <w:t xml:space="preserve"> (there are 4 here)</w:t>
      </w:r>
      <w:r w:rsidR="00270B03">
        <w:t xml:space="preserve"> Rebecca </w:t>
      </w:r>
      <w:r w:rsidR="00BD7E24">
        <w:t>increases</w:t>
      </w:r>
      <w:r w:rsidR="00FB73D7">
        <w:t xml:space="preserve"> by 1</w:t>
      </w:r>
      <w:r w:rsidR="00284AEB">
        <w:t xml:space="preserve"> the degree of </w:t>
      </w:r>
      <w:r w:rsidR="003F57B8">
        <w:t>a</w:t>
      </w:r>
      <w:r w:rsidR="00284AEB">
        <w:t xml:space="preserve"> polynomial that represents the execution time of her program. </w:t>
      </w:r>
      <w:r w:rsidR="00DB1BD6">
        <w:t xml:space="preserve">So, from a performance perspective, Rebecca’s design suffers a trade-off in that with each invocation of a </w:t>
      </w:r>
      <w:r w:rsidR="003D4628">
        <w:t>scanning loop, we see</w:t>
      </w:r>
      <w:r w:rsidR="00DB1BD6">
        <w:t xml:space="preserve"> a geometric increase in the time it takes her program to execute</w:t>
      </w:r>
      <w:r w:rsidR="003D4628">
        <w:t>.</w:t>
      </w:r>
    </w:p>
    <w:p w14:paraId="3B2A5193" w14:textId="77777777" w:rsidR="00773541" w:rsidRDefault="003D4628" w:rsidP="00773541">
      <w:r>
        <w:tab/>
        <w:t>A second feature or Rebecca’s</w:t>
      </w:r>
      <w:r w:rsidR="00773541">
        <w:t xml:space="preserve"> `fscanf()`</w:t>
      </w:r>
      <w:r>
        <w:t xml:space="preserve"> design is that it uses abstraction in a non-obvious way. One design solution </w:t>
      </w:r>
      <w:r w:rsidR="00FD021C">
        <w:t>to the</w:t>
      </w:r>
      <w:r w:rsidR="00FF5B48">
        <w:t xml:space="preserve"> problem—and one seemingly dictated by the assignment—is to create three separate a</w:t>
      </w:r>
      <w:r w:rsidR="00A86B84">
        <w:t>rrays in the computer’s memory:</w:t>
      </w:r>
      <w:r w:rsidR="00773541" w:rsidRPr="00773541">
        <w:t xml:space="preserve"> </w:t>
      </w:r>
    </w:p>
    <w:p w14:paraId="50BE3A89" w14:textId="3DE37CE5" w:rsidR="00773541" w:rsidRDefault="00773541" w:rsidP="002D4124">
      <w:pPr>
        <w:pStyle w:val="Blockquote"/>
      </w:pPr>
      <w:r>
        <w:t xml:space="preserve">To parse the 3 airline ﬂight database ﬁles, you will need to declare arrays that will receive all the data. For the purposes of determining array sizes, you may assume there will never be more than 100 airports in the </w:t>
      </w:r>
      <w:r w:rsidR="00E97DD2">
        <w:t>“</w:t>
      </w:r>
      <w:r>
        <w:t>airports.txt</w:t>
      </w:r>
      <w:r w:rsidR="00E97DD2">
        <w:t>”</w:t>
      </w:r>
      <w:r>
        <w:t xml:space="preserve"> ﬁle, 500 route IDs in the </w:t>
      </w:r>
      <w:r w:rsidR="00E97DD2">
        <w:t>“</w:t>
      </w:r>
      <w:r>
        <w:t>routes.txt</w:t>
      </w:r>
      <w:r w:rsidR="00E97DD2">
        <w:t>”</w:t>
      </w:r>
      <w:r>
        <w:t xml:space="preserve"> ﬁle, and 3000 ﬂights in the </w:t>
      </w:r>
      <w:r w:rsidR="00E97DD2">
        <w:t>“</w:t>
      </w:r>
      <w:r>
        <w:t>ﬂights.txt</w:t>
      </w:r>
      <w:r w:rsidR="00E97DD2">
        <w:t>”</w:t>
      </w:r>
      <w:r>
        <w:t xml:space="preserve"> ﬁle. (Flights Database </w:t>
      </w:r>
      <w:r w:rsidR="002D4124">
        <w:t>class assignment, 2012)</w:t>
      </w:r>
    </w:p>
    <w:p w14:paraId="20F5B3F0" w14:textId="279BEFF0" w:rsidR="003D4628" w:rsidRDefault="002D4124" w:rsidP="00E918DA">
      <w:r>
        <w:t>Presumably</w:t>
      </w:r>
      <w:r w:rsidR="00E847CA">
        <w:t>,</w:t>
      </w:r>
      <w:r>
        <w:t xml:space="preserve"> from the instructor’s directive,</w:t>
      </w:r>
      <w:r w:rsidR="00E847CA">
        <w:t xml:space="preserve"> one </w:t>
      </w:r>
      <w:r w:rsidR="00E97DD2">
        <w:t>“</w:t>
      </w:r>
      <w:r>
        <w:t>will need</w:t>
      </w:r>
      <w:r w:rsidR="00E97DD2">
        <w:t>”</w:t>
      </w:r>
      <w:r w:rsidR="00F86D6E">
        <w:t xml:space="preserve"> to</w:t>
      </w:r>
      <w:r w:rsidR="00E847CA">
        <w:t xml:space="preserve"> have an array of airports (mapping 3-letter code to full airport name), an array of routes (mapping a pair of airports to a unique routing number), and an array of flights (</w:t>
      </w:r>
      <w:r w:rsidR="00E31902">
        <w:t xml:space="preserve">mapping unique flight numbers to a collection of information about that flight). </w:t>
      </w:r>
      <w:r w:rsidR="00B95099">
        <w:t xml:space="preserve">Rebecca creates no arrays. Instead, her code forces her scan loops to accomplish the same task </w:t>
      </w:r>
      <w:r w:rsidR="00F86D6E">
        <w:t>that a memory-persistent data structure would, only without the persistence</w:t>
      </w:r>
      <w:r w:rsidR="00B95099">
        <w:t xml:space="preserve">. </w:t>
      </w:r>
      <w:r w:rsidR="00C547E1">
        <w:t xml:space="preserve">A consequence of Rebecca’s approach is that she has no way to refer to </w:t>
      </w:r>
      <w:r w:rsidR="00F86D6E">
        <w:t>arbitrary</w:t>
      </w:r>
      <w:r w:rsidR="00C547E1">
        <w:t xml:space="preserve"> airport</w:t>
      </w:r>
      <w:r w:rsidR="00F86D6E">
        <w:t>s, routes, or flights in memory</w:t>
      </w:r>
      <w:r w:rsidR="00C6207C">
        <w:t>, since her program has no mechanism to store such information persistently.</w:t>
      </w:r>
      <w:r w:rsidR="009D466F">
        <w:t xml:space="preserve"> A secon</w:t>
      </w:r>
      <w:r w:rsidR="00B92154">
        <w:t>d consequence is that</w:t>
      </w:r>
      <w:r w:rsidR="00C6207C">
        <w:t xml:space="preserve"> since she avoids persistent data structures,</w:t>
      </w:r>
      <w:r w:rsidR="00B92154">
        <w:t xml:space="preserve"> the</w:t>
      </w:r>
      <w:r w:rsidR="00A26217">
        <w:t xml:space="preserve"> complex</w:t>
      </w:r>
      <w:r w:rsidR="00B92154">
        <w:t xml:space="preserve"> work her program does to read through each line of each file</w:t>
      </w:r>
      <w:r w:rsidR="00C6207C">
        <w:t xml:space="preserve"> (above)</w:t>
      </w:r>
      <w:r w:rsidR="00B92154">
        <w:t xml:space="preserve"> has to be repeated every single time </w:t>
      </w:r>
      <w:r w:rsidR="00E426B1">
        <w:t xml:space="preserve">a user initiates a query. </w:t>
      </w:r>
    </w:p>
    <w:p w14:paraId="3DCD2572" w14:textId="7AE7B9E3" w:rsidR="0010416C" w:rsidRDefault="0010416C" w:rsidP="0010416C">
      <w:pPr>
        <w:pStyle w:val="Heading2"/>
      </w:pPr>
      <w:r>
        <w:t>Rebecca repeats the same chunk of code seven times</w:t>
      </w:r>
    </w:p>
    <w:p w14:paraId="4C969749" w14:textId="267509AB" w:rsidR="00984622" w:rsidRDefault="00984622" w:rsidP="00984622">
      <w:r>
        <w:tab/>
        <w:t xml:space="preserve">The second feature that strikes one as unusual about Rebecca's code is how she handles processing different input cases for different days of the week. Because </w:t>
      </w:r>
      <w:r w:rsidR="00CB2DBF">
        <w:t>users choose a day to fly (and some flights only run on certain days), students’ code must</w:t>
      </w:r>
      <w:r>
        <w:t xml:space="preserve"> be able to handle each of the seven possible cases for when a user would want to fly. </w:t>
      </w:r>
      <w:r w:rsidR="00CB2DBF">
        <w:t>I</w:t>
      </w:r>
      <w:r>
        <w:t>n principle, Re</w:t>
      </w:r>
      <w:r w:rsidR="00CB2DBF">
        <w:t>becca's code achieves just that.</w:t>
      </w:r>
      <w:r w:rsidR="00CB2DBF">
        <w:rPr>
          <w:rStyle w:val="FootnoteReference"/>
        </w:rPr>
        <w:footnoteReference w:id="2"/>
      </w:r>
      <w:r w:rsidR="00122766">
        <w:t xml:space="preserve"> S</w:t>
      </w:r>
      <w:r>
        <w:t xml:space="preserve">he's written conditional code </w:t>
      </w:r>
      <w:r w:rsidR="00122766">
        <w:t>that could</w:t>
      </w:r>
      <w:r>
        <w:t xml:space="preserve"> execute uniquely </w:t>
      </w:r>
      <w:r w:rsidR="00122766">
        <w:t>to handle each of the seven possible inputs</w:t>
      </w:r>
      <w:r>
        <w:t>. What stands out is how much word-for-word duplication occurs in Rebecca's code.</w:t>
      </w:r>
    </w:p>
    <w:p w14:paraId="1A7AAF63" w14:textId="39E8AABB" w:rsidR="00FA2F91" w:rsidRDefault="00E12E16" w:rsidP="003E28AC">
      <w:r>
        <w:tab/>
        <w:t>A second key feature of Rebecca’s code is the almost identical repetition of a single</w:t>
      </w:r>
      <w:r w:rsidR="00CE2FF3">
        <w:t xml:space="preserve"> 23-line</w:t>
      </w:r>
      <w:r>
        <w:t xml:space="preserve"> code chunk seven times (lines </w:t>
      </w:r>
      <w:r w:rsidR="00CE2FF3">
        <w:t xml:space="preserve">50–240). </w:t>
      </w:r>
      <w:r w:rsidR="00A555CA">
        <w:t>{The figure below} represents a side-by-side</w:t>
      </w:r>
      <w:r w:rsidR="00341EFF">
        <w:t xml:space="preserve"> delta-</w:t>
      </w:r>
      <w:r w:rsidR="00A555CA">
        <w:t xml:space="preserve">comparison of two </w:t>
      </w:r>
      <w:r w:rsidR="00341EFF">
        <w:t>code blocks for checking day-based input</w:t>
      </w:r>
      <w:r w:rsidR="007C1A55">
        <w:t>.</w:t>
      </w:r>
      <w:r w:rsidR="005403C7">
        <w:t xml:space="preserve"> Lines 158–184 of Rebecca’s original code are on the left;</w:t>
      </w:r>
      <w:r w:rsidR="00AD3A54">
        <w:t xml:space="preserve"> lines 214–241 are on the right, and in the figure lines have been renumbered to ease comparison.</w:t>
      </w:r>
      <w:r w:rsidR="007C1A55">
        <w:t xml:space="preserve"> </w:t>
      </w:r>
      <w:r w:rsidR="00341EFF">
        <w:t xml:space="preserve">The two code blocks demonstrate just how much code is duplicated for checking user input based on days of the week. </w:t>
      </w:r>
      <w:r w:rsidR="00FB313F">
        <w:t>B</w:t>
      </w:r>
      <w:r w:rsidR="005A6A13">
        <w:t>etween these two chunks</w:t>
      </w:r>
      <w:r w:rsidR="007C1A55">
        <w:t xml:space="preserve"> </w:t>
      </w:r>
      <w:r w:rsidR="003E28AC">
        <w:t>there are only three differences</w:t>
      </w:r>
      <w:r w:rsidR="009B695F">
        <w:t>: all of the references to day are changed from 5 (on the left) to 7 (on the right).</w:t>
      </w:r>
      <w:r w:rsidR="00FA2F91">
        <w:t xml:space="preserve"> </w:t>
      </w:r>
      <w:r w:rsidR="00FB313F">
        <w:t xml:space="preserve">Moreover, the changes from block to block are patternistic and predictable: the </w:t>
      </w:r>
      <w:r w:rsidR="000F7665">
        <w:t>third</w:t>
      </w:r>
      <w:r w:rsidR="00FB313F">
        <w:t xml:space="preserve"> line of each block just </w:t>
      </w:r>
      <w:r w:rsidR="000F7665">
        <w:t>checks</w:t>
      </w:r>
      <w:r w:rsidR="00FB313F">
        <w:t xml:space="preserve"> whether the rest of the block should run, while the </w:t>
      </w:r>
      <w:r w:rsidR="000F7665">
        <w:t>eleventh</w:t>
      </w:r>
      <w:r w:rsidR="00FB313F">
        <w:t xml:space="preserve"> line of each block uses a numerical value that's always the same as the day being </w:t>
      </w:r>
      <w:r w:rsidR="000F7665">
        <w:t>checked</w:t>
      </w:r>
      <w:r w:rsidR="00FB313F">
        <w:t xml:space="preserve">. Everything else becomes </w:t>
      </w:r>
      <w:r w:rsidR="000F7665">
        <w:t>duplicate</w:t>
      </w:r>
      <w:r w:rsidR="00FB313F">
        <w:t xml:space="preserve"> boilerplate.</w:t>
      </w:r>
      <w:r w:rsidR="000F7665">
        <w:t xml:space="preserve"> </w:t>
      </w:r>
      <w:r w:rsidR="00FA2F91">
        <w:t xml:space="preserve">This </w:t>
      </w:r>
      <w:r w:rsidR="005A6A13">
        <w:t>procedure</w:t>
      </w:r>
      <w:r w:rsidR="00FA2F91">
        <w:t xml:space="preserve"> is essentially repeated 7 times; once for each day of the week.</w:t>
      </w:r>
      <w:r w:rsidR="00957639">
        <w:rPr>
          <w:rStyle w:val="FootnoteReference"/>
        </w:rPr>
        <w:footnoteReference w:id="3"/>
      </w:r>
    </w:p>
    <w:p w14:paraId="72D74610" w14:textId="1E04F254" w:rsidR="000F1F63" w:rsidRDefault="000F1F63" w:rsidP="003E28AC">
      <w:r>
        <w:tab/>
      </w:r>
      <w:r w:rsidR="00E50F19">
        <w:t xml:space="preserve">But how did this particular repetition of code come to be? </w:t>
      </w:r>
      <w:r w:rsidR="00FA16C9">
        <w:t xml:space="preserve">An advantage of our research methods is that we can pose and answer such questions, at least instrumentally. </w:t>
      </w:r>
      <w:r w:rsidR="00C77247">
        <w:t>W</w:t>
      </w:r>
      <w:r w:rsidR="00C73016">
        <w:t xml:space="preserve">e use git to trace the provenance of individual lines of code and discover where, in the history of </w:t>
      </w:r>
      <w:r w:rsidR="00626D73">
        <w:t>a student’s work</w:t>
      </w:r>
      <w:r w:rsidR="00C73016">
        <w:t xml:space="preserve">, </w:t>
      </w:r>
      <w:r w:rsidR="00626D73">
        <w:t>those lines of code</w:t>
      </w:r>
      <w:r w:rsidR="00C73016">
        <w:t xml:space="preserve"> </w:t>
      </w:r>
      <w:r w:rsidR="00626D73">
        <w:t>were first created and later changed</w:t>
      </w:r>
      <w:r w:rsidR="00C73016">
        <w:t xml:space="preserve">. </w:t>
      </w:r>
      <w:r w:rsidR="00C77247">
        <w:t xml:space="preserve">In the case of this section of Rebecca’s code, two snapshots are helpful. </w:t>
      </w:r>
      <w:r w:rsidR="00F53CBE">
        <w:t>{</w:t>
      </w:r>
      <w:r w:rsidR="00BA7F39">
        <w:t>The figure below</w:t>
      </w:r>
      <w:r w:rsidR="00F53CBE">
        <w:t>}</w:t>
      </w:r>
      <w:r w:rsidR="00BA7F39">
        <w:t xml:space="preserve"> shows </w:t>
      </w:r>
      <w:r w:rsidR="00E05B20">
        <w:t>those two snapshots</w:t>
      </w:r>
      <w:r w:rsidR="00F53CBE">
        <w:t>, which occurred on March 22, 2012, approximately one hour and twenty minutes apart. I</w:t>
      </w:r>
      <w:r w:rsidR="00E05B20">
        <w:t xml:space="preserve">dentifying </w:t>
      </w:r>
      <w:r w:rsidR="00F53CBE">
        <w:t>information has been redacted.</w:t>
      </w:r>
    </w:p>
    <w:p w14:paraId="0A34DA6E" w14:textId="77777777" w:rsidR="0045357F" w:rsidRDefault="0045357F" w:rsidP="003E28AC"/>
    <w:p w14:paraId="28AC60FD" w14:textId="78119822" w:rsidR="0045357F" w:rsidRDefault="0045357F" w:rsidP="003E28AC">
      <w:r>
        <w:t>{Snapshot picture}</w:t>
      </w:r>
    </w:p>
    <w:p w14:paraId="0E5AC98E" w14:textId="77777777" w:rsidR="008F337A" w:rsidRDefault="008F337A" w:rsidP="003E28AC"/>
    <w:p w14:paraId="4E6B654C" w14:textId="707FDE10" w:rsidR="00800281" w:rsidRDefault="006758D9" w:rsidP="00800281">
      <w:r>
        <w:t>The key lines in the</w:t>
      </w:r>
      <w:r w:rsidR="003C542E">
        <w:t xml:space="preserve"> left</w:t>
      </w:r>
      <w:r>
        <w:t xml:space="preserve"> snapshot are lines 18–25, which form the skeleton of code that checks each of the 7 possible days the user could input. </w:t>
      </w:r>
      <w:r w:rsidR="003C542E">
        <w:t xml:space="preserve">In the snapshot on the right, we see Rebecca </w:t>
      </w:r>
      <w:r w:rsidR="005B2633">
        <w:t>had</w:t>
      </w:r>
      <w:r w:rsidR="003C542E">
        <w:t xml:space="preserve"> </w:t>
      </w:r>
      <w:r w:rsidR="00463184">
        <w:t xml:space="preserve">begun fleshing out the </w:t>
      </w:r>
      <w:r w:rsidR="00742A34">
        <w:t xml:space="preserve">code for checking each day. </w:t>
      </w:r>
      <w:r w:rsidR="00800281">
        <w:t>Crucially, she also left in placeholder text: the `if (* day has` code, which appears on lines 25, 44, 59, 74, and so on, for each day of the week.</w:t>
      </w:r>
    </w:p>
    <w:p w14:paraId="6B231494" w14:textId="07974C40" w:rsidR="00965562" w:rsidRDefault="001E2A40" w:rsidP="006431A0">
      <w:r>
        <w:tab/>
      </w:r>
      <w:r w:rsidR="00381EC5">
        <w:t>Over the next six days, the</w:t>
      </w:r>
      <w:r w:rsidR="005A479E">
        <w:t xml:space="preserve"> </w:t>
      </w:r>
      <w:r w:rsidR="00DD34E1">
        <w:t>code for checking days continued</w:t>
      </w:r>
      <w:r w:rsidR="005A479E">
        <w:t xml:space="preserve"> evolving beyond </w:t>
      </w:r>
      <w:r>
        <w:t>its original skeleton</w:t>
      </w:r>
      <w:r w:rsidR="007A5C27">
        <w:t xml:space="preserve">. From the history, we can see that Rebecca tried implementing </w:t>
      </w:r>
      <w:r w:rsidR="00046F74">
        <w:t>code for a separate `check_days` function to supplant her placeholder `if (* day has` code</w:t>
      </w:r>
      <w:r w:rsidR="002E5DCD">
        <w:t xml:space="preserve">. Later, </w:t>
      </w:r>
      <w:r w:rsidR="005B2633">
        <w:t>however, calls to that function were commented out (effect</w:t>
      </w:r>
      <w:r w:rsidR="007B4882">
        <w:t>ively making them inactive)</w:t>
      </w:r>
      <w:r w:rsidR="00C20FF8">
        <w:t xml:space="preserve">. </w:t>
      </w:r>
      <w:r w:rsidR="00204689">
        <w:t>T</w:t>
      </w:r>
      <w:r w:rsidR="00C03049">
        <w:t xml:space="preserve">he final assignment she submitted </w:t>
      </w:r>
      <w:r w:rsidR="00B55D7B">
        <w:t>includes the code for her check_days() function, but calls to `check_days()` remain commented out, so the function itself is never used</w:t>
      </w:r>
      <w:r w:rsidR="002C5F49">
        <w:t xml:space="preserve">. </w:t>
      </w:r>
      <w:r w:rsidR="000A4688">
        <w:t xml:space="preserve"> Moreover, a pattern that stands out is that in many snapshots, we see Rebecca making the same </w:t>
      </w:r>
      <w:r w:rsidR="000A4688">
        <w:rPr>
          <w:i/>
        </w:rPr>
        <w:t>change</w:t>
      </w:r>
      <w:r w:rsidR="000A4688">
        <w:t xml:space="preserve"> to the code seven times. </w:t>
      </w:r>
      <w:r w:rsidR="00E36A50">
        <w:t>Such evidence suggests</w:t>
      </w:r>
      <w:r w:rsidR="003576FD">
        <w:t xml:space="preserve">—but does not prove—that Rebecca may have written a change, then copied and pasted that change six more times </w:t>
      </w:r>
      <w:r w:rsidR="003608A3">
        <w:t>for each subsequent day-specific code block.</w:t>
      </w:r>
      <w:r w:rsidR="009F4B73">
        <w:t xml:space="preserve"> </w:t>
      </w:r>
      <w:r w:rsidR="00240F6D">
        <w:tab/>
      </w:r>
    </w:p>
    <w:p w14:paraId="134DC09C" w14:textId="77912242" w:rsidR="00CB56CC" w:rsidRDefault="00CB56CC" w:rsidP="00E918DA">
      <w:r>
        <w:tab/>
      </w:r>
      <w:r w:rsidR="00EA217E">
        <w:t>In closing, a</w:t>
      </w:r>
      <w:r w:rsidR="008C7185">
        <w:t xml:space="preserve"> strong claim we can make from Rebecca’s code is that</w:t>
      </w:r>
      <w:r w:rsidR="002C2225">
        <w:t xml:space="preserve"> </w:t>
      </w:r>
      <w:r w:rsidR="008C7185">
        <w:t>it</w:t>
      </w:r>
      <w:r w:rsidR="002C2225">
        <w:t xml:space="preserve"> doesn’t make</w:t>
      </w:r>
      <w:r w:rsidR="00C86552">
        <w:t xml:space="preserve"> extensive</w:t>
      </w:r>
      <w:r w:rsidR="002C2225">
        <w:t xml:space="preserve"> use of C’s </w:t>
      </w:r>
      <w:r w:rsidR="00C111ED">
        <w:t>features for creating abstractions.</w:t>
      </w:r>
      <w:r w:rsidR="007548C4">
        <w:t xml:space="preserve"> In one instance, it avoids a direct requirement in the assignment (to create memory-persisten arrays for holding data), and instead uses intricately nested scanning loops.</w:t>
      </w:r>
      <w:r w:rsidR="00C86552">
        <w:t xml:space="preserve"> </w:t>
      </w:r>
      <w:r w:rsidR="007548C4">
        <w:t>In another case</w:t>
      </w:r>
      <w:r w:rsidR="00C86552">
        <w:t>,</w:t>
      </w:r>
      <w:r w:rsidR="007548C4">
        <w:t xml:space="preserve"> it avoids</w:t>
      </w:r>
      <w:r w:rsidR="005A5CA6">
        <w:t xml:space="preserve"> the principle of functional abstraction to express repeated procedures,</w:t>
      </w:r>
      <w:r w:rsidR="00C86552">
        <w:t xml:space="preserve"> as Rebecca’s sevenfold-</w:t>
      </w:r>
      <w:r w:rsidR="005A5CA6">
        <w:t>duplicated</w:t>
      </w:r>
      <w:r w:rsidR="00C86552">
        <w:t xml:space="preserve"> weekday computations show.</w:t>
      </w:r>
      <w:r w:rsidR="00C111ED">
        <w:t xml:space="preserve"> </w:t>
      </w:r>
      <w:r w:rsidR="00A357DB">
        <w:t xml:space="preserve">In short, </w:t>
      </w:r>
      <w:r w:rsidR="009A2F8E">
        <w:t>looking only at the code and its history, it appears</w:t>
      </w:r>
      <w:r w:rsidR="00A357DB">
        <w:t xml:space="preserve"> she has created a </w:t>
      </w:r>
      <w:r w:rsidR="005A5CA6">
        <w:t>lengthy, complex</w:t>
      </w:r>
      <w:r w:rsidR="00A357DB">
        <w:t xml:space="preserve"> design that avoids the use of core concepts covered in class</w:t>
      </w:r>
      <w:r w:rsidR="009A2F8E">
        <w:t>.</w:t>
      </w:r>
    </w:p>
    <w:p w14:paraId="05ABEF30" w14:textId="3003BD9C" w:rsidR="006B7F18" w:rsidRDefault="006B7F18" w:rsidP="006B7F18">
      <w:r>
        <w:tab/>
        <w:t xml:space="preserve">It's worthwhile to ask </w:t>
      </w:r>
      <w:r w:rsidRPr="008D4E04">
        <w:rPr>
          <w:i/>
        </w:rPr>
        <w:t>why</w:t>
      </w:r>
      <w:r>
        <w:t xml:space="preserve"> Rebecca's code reflects a design that both ignores assignment directives (using scan loops instead of declaring and using an array) and violates what's putatively a core tenet of the class: using abstraction as a way to manage intellectual complexity. In the next section, I draw from 5 clinical interviews with Rebecca (totalling over 5 hours) to make the case that particular factors--personal, historical, and emotional--drove the design decisions that resulted in her unusual file-scanning logic and repeated-code computations.</w:t>
      </w:r>
    </w:p>
    <w:p w14:paraId="3647BDB1" w14:textId="742AF586" w:rsidR="00090158" w:rsidRDefault="009036FA" w:rsidP="00C26781">
      <w:pPr>
        <w:pStyle w:val="Heading1"/>
      </w:pPr>
      <w:r>
        <w:t>Interview Data and Analysis</w:t>
      </w:r>
    </w:p>
    <w:p w14:paraId="6C9E810A" w14:textId="1B2E63B9" w:rsidR="00BF4620" w:rsidRDefault="00BF4620" w:rsidP="00BF4620">
      <w:r>
        <w:t xml:space="preserve">In the previous section, I </w:t>
      </w:r>
      <w:r w:rsidR="00864541">
        <w:t>described</w:t>
      </w:r>
      <w:r>
        <w:t xml:space="preserve"> </w:t>
      </w:r>
      <w:r w:rsidR="002D5B57">
        <w:t>two</w:t>
      </w:r>
      <w:r>
        <w:t xml:space="preserve"> </w:t>
      </w:r>
      <w:r w:rsidR="00864541">
        <w:t>unusual features of Rebecca’s code for searching one-stop flights:</w:t>
      </w:r>
    </w:p>
    <w:p w14:paraId="39B5AEE6" w14:textId="292B602A" w:rsidR="00864541" w:rsidRDefault="00864541" w:rsidP="00864541">
      <w:pPr>
        <w:pStyle w:val="ListParagraph"/>
        <w:numPr>
          <w:ilvl w:val="0"/>
          <w:numId w:val="1"/>
        </w:numPr>
      </w:pPr>
      <w:r>
        <w:t xml:space="preserve">Her use of multiply nested loops that scan through source information files </w:t>
      </w:r>
      <w:r>
        <w:rPr>
          <w:i/>
        </w:rPr>
        <w:t>without</w:t>
      </w:r>
      <w:r>
        <w:t xml:space="preserve"> storing the information in those files persistently in long-term memory</w:t>
      </w:r>
    </w:p>
    <w:p w14:paraId="6083539C" w14:textId="1D400678" w:rsidR="00864541" w:rsidRDefault="00AA4FCF" w:rsidP="00864541">
      <w:pPr>
        <w:pStyle w:val="ListParagraph"/>
        <w:numPr>
          <w:ilvl w:val="0"/>
          <w:numId w:val="1"/>
        </w:numPr>
      </w:pPr>
      <w:r>
        <w:t>The code for handling a user’s chosen day, which was essentially the same b</w:t>
      </w:r>
      <w:r w:rsidR="002D5B57">
        <w:t>lock of code copied and pasted 7 times</w:t>
      </w:r>
    </w:p>
    <w:p w14:paraId="44CA7222" w14:textId="5303183A" w:rsidR="00F6516A" w:rsidRDefault="00F6516A" w:rsidP="00F6516A">
      <w:r>
        <w:t xml:space="preserve">In this section, I </w:t>
      </w:r>
      <w:r w:rsidR="0008182E">
        <w:t>select</w:t>
      </w:r>
      <w:r>
        <w:t xml:space="preserve"> data from</w:t>
      </w:r>
      <w:r w:rsidR="0008182E">
        <w:t xml:space="preserve"> over five hours of</w:t>
      </w:r>
      <w:r>
        <w:t xml:space="preserve"> clinical interviews I conducted with Rebecca to </w:t>
      </w:r>
      <w:r w:rsidR="00FE3DB6">
        <w:t xml:space="preserve">detail explanations for Rebecca’s design choices. </w:t>
      </w:r>
      <w:r w:rsidR="007A7A3A">
        <w:t xml:space="preserve">For features 1 and 2, I draw from data to explain how design decisions that might seem unusual to an expert in fact grew rather unproblematically (for Rebecca) as ways of </w:t>
      </w:r>
      <w:r w:rsidR="00006D40">
        <w:t>deliberately transferring</w:t>
      </w:r>
      <w:r w:rsidR="007A7A3A">
        <w:t xml:space="preserve"> prior knowledge</w:t>
      </w:r>
      <w:r w:rsidR="00006D40">
        <w:t xml:space="preserve"> and designs</w:t>
      </w:r>
      <w:r w:rsidR="007A7A3A">
        <w:t xml:space="preserve"> (1) or </w:t>
      </w:r>
      <w:r w:rsidR="009D0CAB">
        <w:t>coping with a constraint to produce a reliable solution</w:t>
      </w:r>
      <w:r w:rsidR="00C1317F">
        <w:t xml:space="preserve"> she could trust</w:t>
      </w:r>
      <w:r w:rsidR="009D0CAB">
        <w:t xml:space="preserve"> (2). </w:t>
      </w:r>
      <w:r w:rsidR="00FC7C05">
        <w:t>I conclude this section with the questions that motivate us to mo</w:t>
      </w:r>
      <w:r w:rsidR="0021435C">
        <w:t>ve outward from the data to its implications for methodological and theoretical perspectives in computer science education.</w:t>
      </w:r>
      <w:r w:rsidR="00FC7C05">
        <w:t>.</w:t>
      </w:r>
    </w:p>
    <w:p w14:paraId="3EB9DB81" w14:textId="77777777" w:rsidR="00864541" w:rsidRPr="00BF4620" w:rsidRDefault="00864541" w:rsidP="00BF4620"/>
    <w:p w14:paraId="7944FF19" w14:textId="189203C7" w:rsidR="00090158" w:rsidRDefault="00B131A3" w:rsidP="00090158">
      <w:pPr>
        <w:pStyle w:val="Heading2"/>
      </w:pPr>
      <w:r>
        <w:t xml:space="preserve">Rebecca used fscanf loops because </w:t>
      </w:r>
      <w:r w:rsidR="00917968">
        <w:t>she framed the problem as one of code reuse from a similar task.</w:t>
      </w:r>
    </w:p>
    <w:p w14:paraId="74C27012" w14:textId="497A4C4E" w:rsidR="006A1ACC" w:rsidRDefault="00841A5F" w:rsidP="00917968">
      <w:r>
        <w:tab/>
        <w:t xml:space="preserve">My first opportunity to discuss Rebecca’s one-stop flight work was on March 16, 2012, in what would be her third of five interviews that semester. We were discussing her prospective design plans for </w:t>
      </w:r>
      <w:r w:rsidR="00623B70">
        <w:t>the</w:t>
      </w:r>
      <w:r w:rsidR="00634B1D">
        <w:t xml:space="preserve"> </w:t>
      </w:r>
      <w:r w:rsidR="00C403C1">
        <w:t>Flight Database project</w:t>
      </w:r>
      <w:r w:rsidR="00904964">
        <w:t>.</w:t>
      </w:r>
      <w:r w:rsidR="00634B1D">
        <w:t xml:space="preserve"> </w:t>
      </w:r>
      <w:r w:rsidR="00D31EE7">
        <w:t xml:space="preserve">As Rebecca began explaining how </w:t>
      </w:r>
      <w:r w:rsidR="0059202A">
        <w:t>the logic for a one-stop flight search was supposed to work</w:t>
      </w:r>
      <w:r w:rsidR="00904964">
        <w:t xml:space="preserve">, she described what she saw as </w:t>
      </w:r>
      <w:r w:rsidR="009425A9">
        <w:t>one of the central difficulties of the project</w:t>
      </w:r>
      <w:r w:rsidR="00904964">
        <w:t>:</w:t>
      </w:r>
      <w:r w:rsidR="009425A9">
        <w:t xml:space="preserve"> that relevant information was spread across multiple files (Interview, March 16, 2012).</w:t>
      </w:r>
      <w:r w:rsidR="00623B70">
        <w:t xml:space="preserve"> </w:t>
      </w:r>
    </w:p>
    <w:p w14:paraId="2B641BD0" w14:textId="57D2B9AC" w:rsidR="00B255A3" w:rsidRDefault="006A1ACC" w:rsidP="0059202A">
      <w:r>
        <w:tab/>
      </w:r>
      <w:r w:rsidR="00623B70">
        <w:t xml:space="preserve">As Rebecca explained, something as simple as finding a flight from, say, JFK to BWI </w:t>
      </w:r>
      <w:r w:rsidR="00E97DD2">
        <w:t>“</w:t>
      </w:r>
      <w:r>
        <w:t>involves scanning through multiple files, because it’s not like one file that has everything conveniently like there</w:t>
      </w:r>
      <w:r w:rsidR="00E97DD2">
        <w:t>”</w:t>
      </w:r>
      <w:r>
        <w:t xml:space="preserve"> (Interview, March 16, 2012).</w:t>
      </w:r>
      <w:r w:rsidR="009D4E1D">
        <w:t xml:space="preserve"> </w:t>
      </w:r>
      <w:r w:rsidR="008906C3">
        <w:t xml:space="preserve">When I asked what would make things easier if, hypothetically, all the information she needed </w:t>
      </w:r>
      <w:r w:rsidR="008906C3">
        <w:rPr>
          <w:i/>
        </w:rPr>
        <w:t>were</w:t>
      </w:r>
      <w:r w:rsidR="008906C3">
        <w:t xml:space="preserve"> in one file, Rebecca appealed to a p</w:t>
      </w:r>
      <w:r w:rsidR="00B255A3">
        <w:t xml:space="preserve">revious assignment from last semester. In Rebecca’s </w:t>
      </w:r>
      <w:r w:rsidR="007D770F">
        <w:t>first-semester</w:t>
      </w:r>
      <w:r w:rsidR="00B255A3">
        <w:t xml:space="preserve"> programming course (Beginning Programming for Engineers), one of several multi-week projects had students creating a system for users to conduct a fantasy football draft. The project involved, among other things, topics related to basic file management in the C language, including how to read in a file from disk (Interview, March 16, 2012). Rebecca explained:</w:t>
      </w:r>
    </w:p>
    <w:p w14:paraId="4675AD28" w14:textId="4A29E522" w:rsidR="001D384B" w:rsidRDefault="0059202A" w:rsidP="0026393B">
      <w:pPr>
        <w:pStyle w:val="Blockquote"/>
      </w:pPr>
      <w:r>
        <w:t xml:space="preserve">Rebecca: Um, like, cuz when we first got this project, uh, I actually was thinking </w:t>
      </w:r>
      <w:r w:rsidR="00E97DD2">
        <w:t>“</w:t>
      </w:r>
      <w:r>
        <w:t>oh, well this is just a lot like our fantasy football project we did last year.</w:t>
      </w:r>
      <w:r w:rsidR="00E97DD2">
        <w:t>”</w:t>
      </w:r>
      <w:r>
        <w:t xml:space="preserve"> /Huh/ We uh, had to scan in, uh, someone had to enter like </w:t>
      </w:r>
      <w:r w:rsidR="00E97DD2">
        <w:t>“</w:t>
      </w:r>
      <w:r>
        <w:t>I wanna pick a quarterback,</w:t>
      </w:r>
      <w:r w:rsidR="00E97DD2">
        <w:t>”</w:t>
      </w:r>
      <w:r>
        <w:t xml:space="preserve"> so then you had to scan in and go and look for all the quarterbacks in the file and say </w:t>
      </w:r>
      <w:r w:rsidR="00E97DD2">
        <w:t>“</w:t>
      </w:r>
      <w:r>
        <w:t>OK, this is the quarterback</w:t>
      </w:r>
      <w:r w:rsidR="00E97DD2">
        <w:t>”</w:t>
      </w:r>
      <w:r>
        <w:t xml:space="preserve"> and everything. But, in that project we only had the one file that had everyone listed: quarterbacks, runningbacks, wide receiver, in one file. And all the information you needed there /Mmhmm/ So, you could just get it all and compare it all at once with one scanf /mmm/ whereas this you have to, take, uh, you scan in the flights, ah, the flights file.</w:t>
      </w:r>
      <w:r w:rsidR="009B75AA">
        <w:t xml:space="preserve"> </w:t>
      </w:r>
      <w:r w:rsidR="009B75AA" w:rsidRPr="009B75AA">
        <w:t>So, then you find the flight number. You have to save the ID from that flight number, use that ID to scan into the routes file /mmhmm/ and then save the routes information and then print it out with the flights information.</w:t>
      </w:r>
      <w:r w:rsidR="00356817">
        <w:t xml:space="preserve"> (Interview, March 16, 2012)</w:t>
      </w:r>
    </w:p>
    <w:p w14:paraId="2C4FE09B" w14:textId="43888881" w:rsidR="00C01F9E" w:rsidRDefault="0079044D" w:rsidP="0059202A">
      <w:r>
        <w:tab/>
      </w:r>
      <w:r w:rsidR="00C01F9E">
        <w:t>Rebecca’s comments</w:t>
      </w:r>
      <w:r w:rsidR="00FE0648">
        <w:t xml:space="preserve"> </w:t>
      </w:r>
      <w:r>
        <w:t>suggest</w:t>
      </w:r>
      <w:r w:rsidR="00FE0648">
        <w:t xml:space="preserve"> </w:t>
      </w:r>
      <w:r>
        <w:t>she saw a</w:t>
      </w:r>
      <w:r w:rsidR="00FE0648">
        <w:t xml:space="preserve"> coupling between </w:t>
      </w:r>
      <w:r w:rsidR="009B75AA">
        <w:t xml:space="preserve">the arrangement of the input information and the structure (and complexity) of the computational logic needed to process it. </w:t>
      </w:r>
      <w:r w:rsidR="00EB5D60">
        <w:t>When one fantasy football file contained all of the relevant information (player, position, team, etc.) it could be read in and processed one line at a time. When information wa</w:t>
      </w:r>
      <w:r w:rsidR="008A10E8">
        <w:t>s fractured across files (pairs of airport codes in one file, full spell-outs of airport names in another, for example)</w:t>
      </w:r>
      <w:r>
        <w:t xml:space="preserve">, Rebecca realized that she’d need to use </w:t>
      </w:r>
      <w:r w:rsidR="0005348D">
        <w:t>information shared across files (such as a route ID)</w:t>
      </w:r>
      <w:r>
        <w:t xml:space="preserve"> to coordinate</w:t>
      </w:r>
      <w:r w:rsidR="0018427A">
        <w:t xml:space="preserve"> </w:t>
      </w:r>
      <w:r>
        <w:t xml:space="preserve">a scan across one </w:t>
      </w:r>
      <w:r w:rsidR="0018427A">
        <w:t xml:space="preserve">file with a scan across another (and possibly an additional scan across a third file) before she would have all the necessary information and computations to return a result. </w:t>
      </w:r>
    </w:p>
    <w:p w14:paraId="1CA3A753" w14:textId="3592124D" w:rsidR="009E2BBD" w:rsidRDefault="0018427A" w:rsidP="0005348D">
      <w:r>
        <w:tab/>
      </w:r>
      <w:r w:rsidR="000A6593">
        <w:t>I was interested in the connections Rebecca saw between her previous fantasy football project and the current f</w:t>
      </w:r>
      <w:r w:rsidR="00AC4067">
        <w:t>lights project, so I pressed on</w:t>
      </w:r>
      <w:r w:rsidR="000A6593">
        <w:t xml:space="preserve"> </w:t>
      </w:r>
      <w:r w:rsidR="008E1B92">
        <w:t xml:space="preserve">  </w:t>
      </w:r>
      <w:r w:rsidR="00E80319">
        <w:t xml:space="preserve"> </w:t>
      </w:r>
    </w:p>
    <w:p w14:paraId="40092646" w14:textId="77777777" w:rsidR="003E14AF" w:rsidRDefault="003E14AF" w:rsidP="0059202A"/>
    <w:p w14:paraId="662548B0" w14:textId="08D24C91" w:rsidR="003E14AF" w:rsidRDefault="003E14AF" w:rsidP="00886705">
      <w:pPr>
        <w:pStyle w:val="Blockquote"/>
      </w:pPr>
      <w:r>
        <w:t>Interviewer: So, did you ever think about, like, I mean based on that, like, man, fantasy football project--so sure, it was in 140 definitely, um, but, uh, it was easier because all the information was in one place. /mmhmm/ Um, did you ever think about like, is there a way I could make this project, like /Oh!/ like the fantasy /Oh yeah,</w:t>
      </w:r>
      <w:r w:rsidR="00AC4067">
        <w:t xml:space="preserve"> definitely!/ football project.</w:t>
      </w:r>
      <w:r w:rsidR="002F2E29">
        <w:t xml:space="preserve"> (Interview, March 16, 2012)</w:t>
      </w:r>
    </w:p>
    <w:p w14:paraId="0F69F8E5" w14:textId="77777777" w:rsidR="00AC4067" w:rsidRDefault="00AC4067" w:rsidP="00886705">
      <w:pPr>
        <w:pStyle w:val="Blockquote"/>
      </w:pPr>
    </w:p>
    <w:p w14:paraId="6F7E18C5" w14:textId="5A9397E5" w:rsidR="00AC4067" w:rsidRDefault="00AC4067" w:rsidP="00AC4067">
      <w:r>
        <w:t>Rebecca’s elaborated answer was emphatic.</w:t>
      </w:r>
    </w:p>
    <w:p w14:paraId="3F626BE4" w14:textId="77777777" w:rsidR="003E14AF" w:rsidRDefault="003E14AF" w:rsidP="00886705">
      <w:pPr>
        <w:pStyle w:val="Blockquote"/>
      </w:pPr>
    </w:p>
    <w:p w14:paraId="3DD1EF82" w14:textId="17E4B283" w:rsidR="003E14AF" w:rsidRDefault="003E14AF" w:rsidP="00886705">
      <w:pPr>
        <w:pStyle w:val="Blockquote"/>
      </w:pPr>
      <w:r>
        <w:t>Rebecca: That was like, as soon as we got this project I was like, ah! fantasy football! I'm just gonna go and see how much code I can rework from that and like, use /mmhmm/ in this project. And, my whole main file, like all those NULL checks and everything, I mean they're really simple to write, but I just copied 'em and put 'em there, cuz, we had the same thing. /Mmhmm/ Um, just changed, like, the names of the files.</w:t>
      </w:r>
    </w:p>
    <w:p w14:paraId="39DE145C" w14:textId="77777777" w:rsidR="003E14AF" w:rsidRDefault="003E14AF" w:rsidP="003E14AF"/>
    <w:p w14:paraId="3C96F4ED" w14:textId="72D66D62" w:rsidR="00841A5F" w:rsidRDefault="00813B89" w:rsidP="00917968">
      <w:r>
        <w:t xml:space="preserve">As she explained, </w:t>
      </w:r>
      <w:r w:rsidR="00E97DD2">
        <w:t>“</w:t>
      </w:r>
      <w:r>
        <w:t>reading in files</w:t>
      </w:r>
      <w:r w:rsidR="00E97DD2">
        <w:t>”</w:t>
      </w:r>
      <w:r>
        <w:t xml:space="preserve"> was a topic covered extensively in Introductory Programming—the first course of the sequence—but they hadn’t talked much about it </w:t>
      </w:r>
      <w:r w:rsidR="007175EB">
        <w:t xml:space="preserve">in this semester’s course. </w:t>
      </w:r>
    </w:p>
    <w:p w14:paraId="544F5BCE" w14:textId="77777777" w:rsidR="004136ED" w:rsidRDefault="004136ED" w:rsidP="00917968"/>
    <w:p w14:paraId="48181C25" w14:textId="6177B286" w:rsidR="004136ED" w:rsidRDefault="004136ED" w:rsidP="004136ED">
      <w:pPr>
        <w:pStyle w:val="Blockquote"/>
      </w:pPr>
      <w:r>
        <w:t xml:space="preserve">Rebecca: </w:t>
      </w:r>
      <w:r w:rsidR="00E86E7D">
        <w:t>G</w:t>
      </w:r>
      <w:r>
        <w:t>oing back and I was looking at how I scanned in the information from the files, cuz, we haven't really done anything like that this semester. Uh, scanning in from files before--</w:t>
      </w:r>
    </w:p>
    <w:p w14:paraId="5FFC957A" w14:textId="77777777" w:rsidR="004136ED" w:rsidRDefault="004136ED" w:rsidP="004136ED">
      <w:pPr>
        <w:pStyle w:val="Blockquote"/>
      </w:pPr>
    </w:p>
    <w:p w14:paraId="77FF4195" w14:textId="4808A5B5" w:rsidR="004136ED" w:rsidRDefault="004136ED" w:rsidP="004136ED">
      <w:pPr>
        <w:pStyle w:val="Blockquote"/>
      </w:pPr>
      <w:r>
        <w:t xml:space="preserve">Interviewer: Mmhmm. Oh. /But/ You--you hadn't </w:t>
      </w:r>
      <w:r w:rsidRPr="00C5488B">
        <w:t>done</w:t>
      </w:r>
      <w:r>
        <w:t xml:space="preserve"> that, um--had you done it before at all? Or just not this semester?</w:t>
      </w:r>
    </w:p>
    <w:p w14:paraId="1683F049" w14:textId="77777777" w:rsidR="004136ED" w:rsidRDefault="004136ED" w:rsidP="004136ED">
      <w:pPr>
        <w:pStyle w:val="Blockquote"/>
      </w:pPr>
    </w:p>
    <w:p w14:paraId="0381D158" w14:textId="77F6D6C2" w:rsidR="004136ED" w:rsidRDefault="004136ED" w:rsidP="004136ED">
      <w:pPr>
        <w:pStyle w:val="Blockquote"/>
      </w:pPr>
      <w:r>
        <w:t xml:space="preserve">Rebecca: Yeah. Just not this semester /Oh, OK/ We did it alot last semester, like the whole fantasy football project and pretty much every project after that. But, uh, just this semester because it was a big </w:t>
      </w:r>
      <w:r w:rsidR="00953E69">
        <w:t>{Basic Programming}</w:t>
      </w:r>
      <w:r>
        <w:t xml:space="preserve"> topic we hadn't talked about it much. /Yup/ So, I just, uh, went back to check how I did that /mmhmm/ and then, if I could I copied, but because a lot of the variables were different, uh, like these were more var--less, less variables, and more strings than last year /mmhmm/ uh, I just retyped it out. I just looked at how it was similar.</w:t>
      </w:r>
      <w:r w:rsidR="002F2E29">
        <w:t xml:space="preserve"> (Interview, March 16, 2012)</w:t>
      </w:r>
    </w:p>
    <w:p w14:paraId="74B33C80" w14:textId="77777777" w:rsidR="003613AE" w:rsidRDefault="003613AE" w:rsidP="004136ED">
      <w:pPr>
        <w:pStyle w:val="Blockquote"/>
      </w:pPr>
    </w:p>
    <w:p w14:paraId="1B24DF22" w14:textId="55E98EA9" w:rsidR="003613AE" w:rsidRDefault="003613AE" w:rsidP="003613AE">
      <w:r>
        <w:t xml:space="preserve">In sum, then, Rebecca’s repeated, nested </w:t>
      </w:r>
      <w:r w:rsidR="00E50867">
        <w:t xml:space="preserve">scan loops were actually lifted from a previous semester’s project. By her telling, what seemed obvious was that </w:t>
      </w:r>
      <w:r w:rsidR="00E97DD2">
        <w:t>“</w:t>
      </w:r>
      <w:r w:rsidR="00E50867">
        <w:t>scanning in from files</w:t>
      </w:r>
      <w:r w:rsidR="00E97DD2">
        <w:t>”</w:t>
      </w:r>
      <w:r w:rsidR="00E50867">
        <w:t xml:space="preserve"> w</w:t>
      </w:r>
      <w:r w:rsidR="00787B04">
        <w:t xml:space="preserve">as a topic they’d already covered, which meant she’d </w:t>
      </w:r>
      <w:r w:rsidR="00787B04" w:rsidRPr="00953E69">
        <w:t>already developed</w:t>
      </w:r>
      <w:r w:rsidR="00787B04">
        <w:t xml:space="preserve"> a workable solution for how to solve that problem. Thus, she saw the new problem of how to coordinate airport inform</w:t>
      </w:r>
      <w:r w:rsidR="00E70BA0">
        <w:t>ation from different files as a new instance of the old problem of reading information in from one file. Her work, accordingly, became about</w:t>
      </w:r>
      <w:r w:rsidR="00FC5D3D">
        <w:t xml:space="preserve"> opportunistically</w:t>
      </w:r>
      <w:r w:rsidR="00E70BA0">
        <w:t xml:space="preserve"> adapting a previously working solution t</w:t>
      </w:r>
      <w:r w:rsidR="00FC5D3D">
        <w:t>o fit the current circumstances.</w:t>
      </w:r>
      <w:r w:rsidR="00E70BA0">
        <w:t xml:space="preserve"> </w:t>
      </w:r>
    </w:p>
    <w:p w14:paraId="51C8E0CA" w14:textId="253E1D45" w:rsidR="00090158" w:rsidRDefault="00F04BCB" w:rsidP="00090158">
      <w:pPr>
        <w:pStyle w:val="Heading2"/>
      </w:pPr>
      <w:r>
        <w:t xml:space="preserve">Rebecca repeated </w:t>
      </w:r>
      <w:r w:rsidR="008736E0">
        <w:t>code because she wanted to re-use functionality she could trust</w:t>
      </w:r>
    </w:p>
    <w:p w14:paraId="4E1F5886" w14:textId="3C2DD0CC" w:rsidR="00E36163" w:rsidRDefault="000B5A07" w:rsidP="008736E0">
      <w:r>
        <w:tab/>
      </w:r>
      <w:r w:rsidR="00531B00">
        <w:t xml:space="preserve">By our interview on April 6, Rebecca had already completed and submitted her code for the flights database project. </w:t>
      </w:r>
      <w:r w:rsidR="00F95C03">
        <w:t>When I looked at the final form of her cod</w:t>
      </w:r>
      <w:r w:rsidR="00603295">
        <w:t xml:space="preserve">e for finding one-stop flights I noted an unusual pattern described in {section XX} above: </w:t>
      </w:r>
      <w:r w:rsidR="00385926">
        <w:t>she had a code chunk repeated almost character-for-character 7 times. In the interview, this section is wha</w:t>
      </w:r>
      <w:r w:rsidR="00E3486C">
        <w:t xml:space="preserve">t Rebecca </w:t>
      </w:r>
      <w:r w:rsidR="00B42771">
        <w:t>referred to</w:t>
      </w:r>
      <w:r w:rsidR="00E3486C">
        <w:t xml:space="preserve"> as </w:t>
      </w:r>
      <w:r w:rsidR="00E97DD2">
        <w:t>“</w:t>
      </w:r>
      <w:r w:rsidR="00E3486C">
        <w:t>my o</w:t>
      </w:r>
      <w:r w:rsidR="00B42771">
        <w:t>bnoxiously long part of my code</w:t>
      </w:r>
      <w:r w:rsidR="00E97DD2">
        <w:t>”</w:t>
      </w:r>
      <w:r w:rsidR="00E36163">
        <w:t xml:space="preserve"> (Interview, April 6, 2012):</w:t>
      </w:r>
    </w:p>
    <w:p w14:paraId="545AD86E" w14:textId="77777777" w:rsidR="00E36163" w:rsidRDefault="00E36163" w:rsidP="008736E0"/>
    <w:p w14:paraId="7D583E77" w14:textId="67A5C364" w:rsidR="00E36163" w:rsidRDefault="00D264AB" w:rsidP="00F7166F">
      <w:pPr>
        <w:pStyle w:val="Blockquote"/>
      </w:pPr>
      <w:r>
        <w:t xml:space="preserve">Rebecca: So, the way I did it was really long and probably, there was probably like a much easier way, but I just did  a giant if--if statements {swings cursor from line 50 to line 63} If they wanted to fly on Monday /OK/ I went through and checked to see if the route ID was the same {wiggles cursor across line 54}, and if it did, I went through to che--uh, I made a check_days function {wiggles cursor across line 60} uh, I ended up commenting that out cuz I didn't end up /mmhmm/ finishing it. But, uh, my check_days function worked, it just didn't work completely with the code /OK/ </w:t>
      </w:r>
      <w:r w:rsidR="00F7166F">
        <w:t>(Interview, April 6, 2012)</w:t>
      </w:r>
    </w:p>
    <w:p w14:paraId="2FEA01C8" w14:textId="67301A05" w:rsidR="009B546C" w:rsidRDefault="009B546C" w:rsidP="008736E0">
      <w:r>
        <w:t xml:space="preserve">As I scrolled the screen to look at each of the repeated blocks of code, Rebecca </w:t>
      </w:r>
      <w:r w:rsidR="002B12CE">
        <w:t>elaborated</w:t>
      </w:r>
      <w:r>
        <w:t>:</w:t>
      </w:r>
    </w:p>
    <w:p w14:paraId="1B28FCE6" w14:textId="0483B74F" w:rsidR="00ED76F5" w:rsidRDefault="005C33C6" w:rsidP="008431B8">
      <w:pPr>
        <w:pStyle w:val="Blockquote"/>
      </w:pPr>
      <w:r>
        <w:t>Rebecca: And this is why my code, I feel like, is not uh, concise enough, or, I don't really, I forget the word they use, but uh /{inaudible}/ it's very long because I couldn't figure out if I should do a while loop or whatever /Uh-huh/</w:t>
      </w:r>
      <w:r w:rsidR="00E005FD">
        <w:t xml:space="preserve"> </w:t>
      </w:r>
      <w:r>
        <w:t xml:space="preserve">But, so I was just like, I know this way should work if I get everything else right, that uh, just go through, if input's 1, if input's 2 and just do the same thing in each of 'em just /Mmmhmm/ check for, </w:t>
      </w:r>
      <w:r w:rsidR="00E97DD2">
        <w:t>“</w:t>
      </w:r>
      <w:r>
        <w:t>oh, if days is 2, if days is 1</w:t>
      </w:r>
      <w:r w:rsidR="00E97DD2">
        <w:t>”</w:t>
      </w:r>
      <w:r>
        <w:t xml:space="preserve"> instead of, like--Cuz I probably could have done, like, maybe a giant while loop, um, to try and, and if, while, inputs something, uh, then you check to see whatever i is. But, I could, I didn't--couldn't figure out how that would work, so I just did the same thing six times.</w:t>
      </w:r>
    </w:p>
    <w:p w14:paraId="26586800" w14:textId="52644CB7" w:rsidR="00ED76F5" w:rsidRDefault="00ED76F5" w:rsidP="00496A56">
      <w:pPr>
        <w:pStyle w:val="Blockquote"/>
      </w:pPr>
      <w:r>
        <w:t>Interviewer: So, in, in each one of these it's like, looks, and I'm not sure about this, but it looks like the way you wrote it--so this {highlights line 79} is pretty much the same in all of them, right? /Yes/</w:t>
      </w:r>
    </w:p>
    <w:p w14:paraId="4D094041" w14:textId="6CDFF174" w:rsidR="00ED76F5" w:rsidRDefault="00ED76F5" w:rsidP="00496A56">
      <w:pPr>
        <w:pStyle w:val="Blockquote"/>
      </w:pPr>
      <w:r>
        <w:t>Interviewer: So's this one {highlights line 81} /Yes/ this one {highlights line 83} Here's where it's different {highlights line 85}</w:t>
      </w:r>
    </w:p>
    <w:p w14:paraId="5E1DA4DA" w14:textId="663EDB56" w:rsidR="00ED76F5" w:rsidRDefault="00ED76F5" w:rsidP="00496A56">
      <w:pPr>
        <w:pStyle w:val="Blockquote"/>
      </w:pPr>
      <w:r>
        <w:t xml:space="preserve">Rebecca: Yes, because it just checks if it's a 2 instead of a 1. </w:t>
      </w:r>
    </w:p>
    <w:p w14:paraId="63D11059" w14:textId="1471572C" w:rsidR="00ED76F5" w:rsidRDefault="00ED76F5" w:rsidP="00496A56">
      <w:pPr>
        <w:pStyle w:val="Blockquote"/>
      </w:pPr>
      <w:r>
        <w:t>Interviewer: OK. Um. /And then everything else is still the same/ Layover's still the same. OK.</w:t>
      </w:r>
    </w:p>
    <w:p w14:paraId="357FA407" w14:textId="5B2A0029" w:rsidR="004D03BA" w:rsidRDefault="00ED76F5" w:rsidP="00496A56">
      <w:pPr>
        <w:pStyle w:val="Blockquote"/>
      </w:pPr>
      <w:r>
        <w:t>Rebecca: Yeah. So that's why it's prob--it's not, uh, the neatest code or whatever, because</w:t>
      </w:r>
      <w:r w:rsidR="004D03BA">
        <w:t xml:space="preserve"> it's the same thing six times.</w:t>
      </w:r>
      <w:r w:rsidR="00BB4112">
        <w:t xml:space="preserve"> (Interview, April 6, 2012)</w:t>
      </w:r>
    </w:p>
    <w:p w14:paraId="55FFA361" w14:textId="646E7C3F" w:rsidR="005265F0" w:rsidRDefault="00AB6B56" w:rsidP="00ED76F5">
      <w:r>
        <w:tab/>
      </w:r>
      <w:r w:rsidR="00762A44">
        <w:t>Given Rebecca’s assertions that her code wasn’t neat, I asked what, if anything she might change if she hypothetically had another week to work on the project</w:t>
      </w:r>
      <w:r w:rsidR="005265F0">
        <w:t>.</w:t>
      </w:r>
    </w:p>
    <w:p w14:paraId="64837E99" w14:textId="239C9D28" w:rsidR="00350632" w:rsidRDefault="004124DA" w:rsidP="007704BA">
      <w:pPr>
        <w:pStyle w:val="Blockquote"/>
      </w:pPr>
      <w:r>
        <w:t>Rebecca: Um, first I'd try and get it to make sure it worked completely /Ahh, OK, yeah/ this way, {laughs}, uh, and then, if I had the week after that whatever, I'd probably go through and see if I could figure out a way to make it concise-r because he likes uh, neat, as, like, code that's, uh, easy for the user to see /uh-huh/ I guess</w:t>
      </w:r>
      <w:r w:rsidR="00BA4FF1">
        <w:t xml:space="preserve">. </w:t>
      </w:r>
      <w:r>
        <w:t xml:space="preserve">Uh, I forget what, I keep forgetting what the word he used was at the beginning of the year, but uh, just very concise and, uh, this is </w:t>
      </w:r>
      <w:r w:rsidR="00522FCB">
        <w:t xml:space="preserve">[a] </w:t>
      </w:r>
      <w:r>
        <w:t xml:space="preserve">very expanded {laughs} way of coding, but, it made sense to me at the time and I was just like </w:t>
      </w:r>
      <w:r w:rsidR="00E97DD2">
        <w:t>“</w:t>
      </w:r>
      <w:r>
        <w:t>I just want something that makes sense right now.</w:t>
      </w:r>
      <w:r w:rsidR="00E97DD2">
        <w:t>”</w:t>
      </w:r>
      <w:r>
        <w:t xml:space="preserve"> /Right/</w:t>
      </w:r>
      <w:r w:rsidR="00BA4FF1">
        <w:t xml:space="preserve"> </w:t>
      </w:r>
      <w:r>
        <w:t>So, that I can actually work with and have an idea.</w:t>
      </w:r>
      <w:r w:rsidR="009830C3">
        <w:t xml:space="preserve"> </w:t>
      </w:r>
    </w:p>
    <w:p w14:paraId="6664FF23" w14:textId="408C6174" w:rsidR="00522FCB" w:rsidRDefault="00522FCB" w:rsidP="00522FCB">
      <w:pPr>
        <w:pStyle w:val="Blockquote"/>
      </w:pPr>
      <w:r>
        <w:t>Interviewer: Um, OK. So, so it would take you some extra thinking to figure out /Mmmhmm/ how to break this down into /Yes/ smaller stuff /smaller code/ Do you feel like you've had a lot o</w:t>
      </w:r>
      <w:r w:rsidR="00350632">
        <w:t>f practice doing that, or like?</w:t>
      </w:r>
    </w:p>
    <w:p w14:paraId="0450C262" w14:textId="5B1600BE" w:rsidR="00522FCB" w:rsidRDefault="00522FCB" w:rsidP="008431B8">
      <w:pPr>
        <w:pStyle w:val="Blockquote"/>
      </w:pPr>
      <w:r>
        <w:t xml:space="preserve">Rebecca: Uh, a little. Like, but, a lot of times in </w:t>
      </w:r>
      <w:r w:rsidR="00350632">
        <w:t>[Beginning Programming]</w:t>
      </w:r>
      <w:r>
        <w:t xml:space="preserve"> they didn't really mention too much about being concise. They were just like "if you can do it, do it" {laughs} /OK/ So I usually stuck to what made sense to me /Right/ uh, to turn the projects in.</w:t>
      </w:r>
      <w:r w:rsidR="00C02103">
        <w:t xml:space="preserve"> (Interview, April 6, 2012)</w:t>
      </w:r>
    </w:p>
    <w:p w14:paraId="44785937" w14:textId="0EEB3B77" w:rsidR="00522FCB" w:rsidRDefault="00E032D4" w:rsidP="004124DA">
      <w:r>
        <w:tab/>
        <w:t xml:space="preserve">In summary, Rebecca’s “expanded way of coding” was a </w:t>
      </w:r>
      <w:r w:rsidR="002F7E81">
        <w:t>way of expressing ideas in code that, in her own words, “made sense to me.”</w:t>
      </w:r>
      <w:r w:rsidR="007621C1">
        <w:t xml:space="preserve"> Moreover, her Beginning Programming course seemed, to her, to set expectations that functionality comes first; “neatness” second.</w:t>
      </w:r>
      <w:r w:rsidR="002F7E81">
        <w:t xml:space="preserve"> </w:t>
      </w:r>
      <w:r w:rsidR="007621C1">
        <w:t>If</w:t>
      </w:r>
      <w:r w:rsidR="00C02103">
        <w:t xml:space="preserve"> she hypothetically had more time to work on the project, her first priority would be to get </w:t>
      </w:r>
      <w:r w:rsidR="007621C1">
        <w:t>her existing code working.</w:t>
      </w:r>
      <w:r w:rsidR="00C02103">
        <w:t xml:space="preserve"> </w:t>
      </w:r>
      <w:r w:rsidR="00C93DA9">
        <w:t xml:space="preserve">Consequently, Rebecca’s repetition of code can be understood as a </w:t>
      </w:r>
      <w:r w:rsidR="00AD2A1B">
        <w:t xml:space="preserve">kind of </w:t>
      </w:r>
      <w:r w:rsidR="00C93DA9">
        <w:t>pragmatic</w:t>
      </w:r>
      <w:r w:rsidR="00D507F6">
        <w:t xml:space="preserve"> solution to a difficult problem: choosing which computational techniques were best for accomplishing a complex goal. </w:t>
      </w:r>
      <w:r w:rsidR="001B2F52">
        <w:t>Ultimately, she</w:t>
      </w:r>
      <w:r w:rsidR="00064917">
        <w:t xml:space="preserve"> </w:t>
      </w:r>
      <w:r w:rsidR="001B2F52">
        <w:t xml:space="preserve">chose </w:t>
      </w:r>
      <w:r w:rsidR="000C2909">
        <w:t>repeating</w:t>
      </w:r>
      <w:r w:rsidR="001B2F52">
        <w:t xml:space="preserve"> code that made sense to her over </w:t>
      </w:r>
      <w:r w:rsidR="000C2909">
        <w:t>the difficult-to-envision alternative of a “giant while loop.”</w:t>
      </w:r>
    </w:p>
    <w:p w14:paraId="57FCCAD5" w14:textId="7897E048" w:rsidR="00010D9D" w:rsidRDefault="00C26781" w:rsidP="00942C1C">
      <w:pPr>
        <w:pStyle w:val="Heading1"/>
      </w:pPr>
      <w:r>
        <w:t>Discussion</w:t>
      </w:r>
    </w:p>
    <w:p w14:paraId="207110AE" w14:textId="7F4A673C" w:rsidR="00FC3899" w:rsidRPr="00FC3899" w:rsidRDefault="00372B84" w:rsidP="00D47E4E">
      <w:pPr>
        <w:pStyle w:val="Heading2"/>
      </w:pPr>
      <w:r>
        <w:t xml:space="preserve">Does Rebecca </w:t>
      </w:r>
      <w:r w:rsidR="00E97DD2">
        <w:t>“</w:t>
      </w:r>
      <w:r>
        <w:t>Know</w:t>
      </w:r>
      <w:r w:rsidR="00E97DD2">
        <w:t>”</w:t>
      </w:r>
      <w:r>
        <w:t xml:space="preserve"> procedural abstraction</w:t>
      </w:r>
    </w:p>
    <w:p w14:paraId="49D2B2E3" w14:textId="1B792126" w:rsidR="00C26781" w:rsidRDefault="00C26781" w:rsidP="00C26781">
      <w:pPr>
        <w:pStyle w:val="Heading2"/>
      </w:pPr>
      <w:r>
        <w:t>Why is inferring from snapshots difficult?</w:t>
      </w:r>
    </w:p>
    <w:p w14:paraId="4166AFF5" w14:textId="10F96BCD" w:rsidR="00C26781" w:rsidRDefault="00C26781" w:rsidP="00C26781">
      <w:pPr>
        <w:pStyle w:val="Heading2"/>
      </w:pPr>
      <w:r>
        <w:t>What kinds of questions are we trying to answer?</w:t>
      </w:r>
    </w:p>
    <w:p w14:paraId="31E61EAB" w14:textId="77777777" w:rsidR="00763884" w:rsidRDefault="00763884" w:rsidP="00763884"/>
    <w:p w14:paraId="5C5E1F39" w14:textId="77777777" w:rsidR="00BA184F" w:rsidRPr="00BA184F" w:rsidRDefault="00763884" w:rsidP="00BA184F">
      <w:pPr>
        <w:pStyle w:val="Bibliography"/>
      </w:pPr>
      <w:r>
        <w:fldChar w:fldCharType="begin"/>
      </w:r>
      <w:r>
        <w:instrText xml:space="preserve"> ADDIN ZOTERO_BIBL {"custom":[]} CSL_BIBLIOGRAPHY </w:instrText>
      </w:r>
      <w:r>
        <w:fldChar w:fldCharType="separate"/>
      </w:r>
      <w:r w:rsidR="00BA184F" w:rsidRPr="00BA184F">
        <w:t xml:space="preserve">Fincher, S., Tenenberg, J., &amp; Robins, A. (2011). Research design: necessary bricolage. </w:t>
      </w:r>
      <w:r w:rsidR="00BA184F" w:rsidRPr="00BA184F">
        <w:rPr>
          <w:i/>
          <w:iCs/>
        </w:rPr>
        <w:t>Proceedings of the seventh international workshop on Computing education research</w:t>
      </w:r>
      <w:r w:rsidR="00BA184F" w:rsidRPr="00BA184F">
        <w:t>, ICER  ’11 (pp. 27–32). New York, NY, USA: ACM. doi:10.1145/2016911.2016919</w:t>
      </w:r>
    </w:p>
    <w:p w14:paraId="21E0BA5B" w14:textId="77777777" w:rsidR="00BA184F" w:rsidRPr="00BA184F" w:rsidRDefault="00BA184F" w:rsidP="00BA184F">
      <w:pPr>
        <w:pStyle w:val="Bibliography"/>
      </w:pPr>
      <w:r w:rsidRPr="00BA184F">
        <w:t xml:space="preserve">Jadud, M. C. (2006). Methods and tools for exploring novice compilation behaviour. </w:t>
      </w:r>
      <w:r w:rsidRPr="00BA184F">
        <w:rPr>
          <w:i/>
          <w:iCs/>
        </w:rPr>
        <w:t>Proceedings of the 2006 international workshop on Computing education research  - ICER  ’06</w:t>
      </w:r>
      <w:r w:rsidRPr="00BA184F">
        <w:t xml:space="preserve"> (p. 73). Presented at the the 2006 international workshop, Canterbury, United Kingdom. doi:10.1145/1151588.1151600</w:t>
      </w:r>
    </w:p>
    <w:p w14:paraId="4559F712" w14:textId="77777777" w:rsidR="00BA184F" w:rsidRPr="00BA184F" w:rsidRDefault="00BA184F" w:rsidP="00BA184F">
      <w:pPr>
        <w:pStyle w:val="Bibliography"/>
      </w:pPr>
      <w:r w:rsidRPr="00BA184F">
        <w:t xml:space="preserve">Papert, S. (1980). </w:t>
      </w:r>
      <w:r w:rsidRPr="00BA184F">
        <w:rPr>
          <w:i/>
          <w:iCs/>
        </w:rPr>
        <w:t>Mindstorms: Children, Computers, and Powerful Ideas</w:t>
      </w:r>
      <w:r w:rsidRPr="00BA184F">
        <w:t>. New York: Basic Books. Retrieved from http://lccn.loc.gov/79005200</w:t>
      </w:r>
    </w:p>
    <w:p w14:paraId="2768485B" w14:textId="77777777" w:rsidR="00BA184F" w:rsidRPr="00BA184F" w:rsidRDefault="00BA184F" w:rsidP="00BA184F">
      <w:pPr>
        <w:pStyle w:val="Bibliography"/>
      </w:pPr>
      <w:r w:rsidRPr="00BA184F">
        <w:t xml:space="preserve">Rodrigo, M. M. T., &amp; Baker, R. S. J. d. (2009). Coarse-grained detection of student frustration in an introductory programming course. </w:t>
      </w:r>
      <w:r w:rsidRPr="00BA184F">
        <w:rPr>
          <w:i/>
          <w:iCs/>
        </w:rPr>
        <w:t>Proceedings of the fifth international workshop on Computing education research workshop</w:t>
      </w:r>
      <w:r w:rsidRPr="00BA184F">
        <w:t>, ICER  ’09 (pp. 75–80). New York, NY, USA: ACM. doi:10.1145/1584322.1584332</w:t>
      </w:r>
    </w:p>
    <w:p w14:paraId="66AC843A" w14:textId="77777777" w:rsidR="00BA184F" w:rsidRPr="00BA184F" w:rsidRDefault="00BA184F" w:rsidP="00BA184F">
      <w:pPr>
        <w:pStyle w:val="Bibliography"/>
      </w:pPr>
      <w:r w:rsidRPr="00BA184F">
        <w:t xml:space="preserve">Rodrigo, M. M. T., Baker, R. S., Jadud, M. C., Amarra, A. C. M., Dy, T., Espejo-Lahoz, M. B. V., Lim, S. A. L., et al. (2009). Affective and behavioral predictors of novice programmer achievement. </w:t>
      </w:r>
      <w:r w:rsidRPr="00BA184F">
        <w:rPr>
          <w:i/>
          <w:iCs/>
        </w:rPr>
        <w:t>Proceedings of the 14th annual ACM SIGCSE conference on Innovation and technology in computer science education</w:t>
      </w:r>
      <w:r w:rsidRPr="00BA184F">
        <w:t>, ITiCSE  ’09 (pp. 156–160). New York, NY, USA: ACM. doi:10.1145/1562877.1562929</w:t>
      </w:r>
    </w:p>
    <w:p w14:paraId="0359959E" w14:textId="77777777" w:rsidR="00BA184F" w:rsidRPr="00BA184F" w:rsidRDefault="00BA184F" w:rsidP="00BA184F">
      <w:pPr>
        <w:pStyle w:val="Bibliography"/>
      </w:pPr>
      <w:r w:rsidRPr="00BA184F">
        <w:t xml:space="preserve">Rodrigo, M. M. T., Tabanao, E., Lahoz, M. B. ., &amp; Jadud, M. C. (2009). Analyzing Online Protocols to Characterize Novice Java Programmers. </w:t>
      </w:r>
      <w:r w:rsidRPr="00BA184F">
        <w:rPr>
          <w:i/>
          <w:iCs/>
        </w:rPr>
        <w:t>Philippine Journal of Science</w:t>
      </w:r>
      <w:r w:rsidRPr="00BA184F">
        <w:t xml:space="preserve">, </w:t>
      </w:r>
      <w:r w:rsidRPr="00BA184F">
        <w:rPr>
          <w:i/>
          <w:iCs/>
        </w:rPr>
        <w:t>138</w:t>
      </w:r>
      <w:r w:rsidRPr="00BA184F">
        <w:t>(2), 177–190.</w:t>
      </w:r>
    </w:p>
    <w:p w14:paraId="1ECD7B22" w14:textId="77777777" w:rsidR="00BA184F" w:rsidRPr="00BA184F" w:rsidRDefault="00BA184F" w:rsidP="00BA184F">
      <w:pPr>
        <w:pStyle w:val="Bibliography"/>
      </w:pPr>
      <w:r w:rsidRPr="00BA184F">
        <w:t xml:space="preserve">Spacco, J., Pugh, W., Ayewah, N., &amp; Hovemeyer, D. (2006). The Marmoset project: an automated snapshot, submission, and testing system. </w:t>
      </w:r>
      <w:r w:rsidRPr="00BA184F">
        <w:rPr>
          <w:i/>
          <w:iCs/>
        </w:rPr>
        <w:t>Companion to the 21st ACM SIGPLAN symposium on Object-oriented programming systems, languages, and applications</w:t>
      </w:r>
      <w:r w:rsidRPr="00BA184F">
        <w:t>, OOPSLA  ’06 (pp. 669–670). New York, NY, USA: ACM. doi:10.1145/1176617.1176665</w:t>
      </w:r>
    </w:p>
    <w:p w14:paraId="4BF98BB0" w14:textId="77777777" w:rsidR="00BA184F" w:rsidRPr="00BA184F" w:rsidRDefault="00BA184F" w:rsidP="00BA184F">
      <w:pPr>
        <w:pStyle w:val="Bibliography"/>
      </w:pPr>
      <w:r w:rsidRPr="00BA184F">
        <w:t xml:space="preserve">Tabanao, E. S., Rodrigo, M. M. T., &amp; Jadud, M. C. (2011). Predicting at-risk novice Java programmers through the analysis of online protocols. </w:t>
      </w:r>
      <w:r w:rsidRPr="00BA184F">
        <w:rPr>
          <w:i/>
          <w:iCs/>
        </w:rPr>
        <w:t>Proceedings of the seventh international workshop on Computing education research</w:t>
      </w:r>
      <w:r w:rsidRPr="00BA184F">
        <w:t>, ICER  ’11 (pp. 85–92). New York, NY, USA: ACM. doi:10.1145/2016911.2016930</w:t>
      </w:r>
    </w:p>
    <w:p w14:paraId="64334D87" w14:textId="46256691" w:rsidR="00763884" w:rsidRPr="00763884" w:rsidRDefault="00763884" w:rsidP="00763884">
      <w:r>
        <w:fldChar w:fldCharType="end"/>
      </w:r>
    </w:p>
    <w:sectPr w:rsidR="00763884" w:rsidRPr="00763884" w:rsidSect="00B123F5">
      <w:headerReference w:type="even" r:id="rId9"/>
      <w:head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4360AC" w14:textId="77777777" w:rsidR="00742FBE" w:rsidRDefault="00742FBE" w:rsidP="00B270A4">
      <w:r>
        <w:separator/>
      </w:r>
    </w:p>
  </w:endnote>
  <w:endnote w:type="continuationSeparator" w:id="0">
    <w:p w14:paraId="1A8EEF48" w14:textId="77777777" w:rsidR="00742FBE" w:rsidRDefault="00742FBE" w:rsidP="00B27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Georgia">
    <w:panose1 w:val="02040502050405020303"/>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50F634" w14:textId="77777777" w:rsidR="00742FBE" w:rsidRDefault="00742FBE" w:rsidP="00B270A4">
      <w:r>
        <w:separator/>
      </w:r>
    </w:p>
  </w:footnote>
  <w:footnote w:type="continuationSeparator" w:id="0">
    <w:p w14:paraId="11677E74" w14:textId="77777777" w:rsidR="00742FBE" w:rsidRDefault="00742FBE" w:rsidP="00B270A4">
      <w:r>
        <w:continuationSeparator/>
      </w:r>
    </w:p>
  </w:footnote>
  <w:footnote w:id="1">
    <w:p w14:paraId="200A9B49" w14:textId="392D7280" w:rsidR="00742FBE" w:rsidRDefault="00742FBE" w:rsidP="0003167C">
      <w:pPr>
        <w:pStyle w:val="FootnoteText"/>
      </w:pPr>
      <w:r>
        <w:rPr>
          <w:rStyle w:val="FootnoteReference"/>
        </w:rPr>
        <w:footnoteRef/>
      </w:r>
      <w:r>
        <w:t xml:space="preserve"> Hereafter, I use “Intermediate Programming” to refer to the second course and “Beginning Programming” to refer to the first.</w:t>
      </w:r>
    </w:p>
  </w:footnote>
  <w:footnote w:id="2">
    <w:p w14:paraId="4AD91ABD" w14:textId="4BAE5BDC" w:rsidR="00742FBE" w:rsidRDefault="00742FBE">
      <w:pPr>
        <w:pStyle w:val="FootnoteText"/>
      </w:pPr>
      <w:r>
        <w:rPr>
          <w:rStyle w:val="FootnoteReference"/>
        </w:rPr>
        <w:footnoteRef/>
      </w:r>
      <w:r>
        <w:t xml:space="preserve"> I say “in principle” because Rebecca’s code would not compile on my machine. So, in practice, her design contains compile-time errors (and possibly run-time errors). Nevertheless, her code provides ample evidence that she was attempting conditional logic to handle each possible day.</w:t>
      </w:r>
    </w:p>
  </w:footnote>
  <w:footnote w:id="3">
    <w:p w14:paraId="70A46CFC" w14:textId="418E3AF3" w:rsidR="00742FBE" w:rsidRDefault="00742FBE">
      <w:pPr>
        <w:pStyle w:val="FootnoteText"/>
      </w:pPr>
      <w:r>
        <w:rPr>
          <w:rStyle w:val="FootnoteReference"/>
        </w:rPr>
        <w:footnoteRef/>
      </w:r>
      <w:r>
        <w:t xml:space="preserve"> I say “essentially repeated” because, in fact, there are minute differences in each of the code chunk’s incarnations. Line 218, for instance, has `d_letter` as a variable in the scanning pattern; line 190 omits `d_lett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D1133" w14:textId="77777777" w:rsidR="00742FBE" w:rsidRDefault="00742FBE" w:rsidP="00A02A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2B86BE" w14:textId="77777777" w:rsidR="00742FBE" w:rsidRDefault="00742FBE" w:rsidP="00A02A7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4E4B1F" w14:textId="77777777" w:rsidR="00742FBE" w:rsidRDefault="00742FBE" w:rsidP="00A02A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585F">
      <w:rPr>
        <w:rStyle w:val="PageNumber"/>
        <w:noProof/>
      </w:rPr>
      <w:t>1</w:t>
    </w:r>
    <w:r>
      <w:rPr>
        <w:rStyle w:val="PageNumber"/>
      </w:rPr>
      <w:fldChar w:fldCharType="end"/>
    </w:r>
  </w:p>
  <w:p w14:paraId="53D68F8F" w14:textId="77777777" w:rsidR="00742FBE" w:rsidRDefault="00742FBE" w:rsidP="00A02A7C">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F2264"/>
    <w:multiLevelType w:val="hybridMultilevel"/>
    <w:tmpl w:val="235A8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03457B"/>
    <w:multiLevelType w:val="hybridMultilevel"/>
    <w:tmpl w:val="9188A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1408AF"/>
    <w:multiLevelType w:val="hybridMultilevel"/>
    <w:tmpl w:val="97FC0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483814"/>
    <w:multiLevelType w:val="hybridMultilevel"/>
    <w:tmpl w:val="23C0F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E61DF2"/>
    <w:multiLevelType w:val="hybridMultilevel"/>
    <w:tmpl w:val="F384C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426905"/>
    <w:multiLevelType w:val="hybridMultilevel"/>
    <w:tmpl w:val="83889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B4753C"/>
    <w:multiLevelType w:val="hybridMultilevel"/>
    <w:tmpl w:val="9F920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3C61C0"/>
    <w:multiLevelType w:val="hybridMultilevel"/>
    <w:tmpl w:val="9F32C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E42B30"/>
    <w:multiLevelType w:val="hybridMultilevel"/>
    <w:tmpl w:val="3B4C4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7"/>
  </w:num>
  <w:num w:numId="4">
    <w:abstractNumId w:val="6"/>
  </w:num>
  <w:num w:numId="5">
    <w:abstractNumId w:val="4"/>
  </w:num>
  <w:num w:numId="6">
    <w:abstractNumId w:val="3"/>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5CD"/>
    <w:rsid w:val="00000681"/>
    <w:rsid w:val="00006D40"/>
    <w:rsid w:val="00010D9D"/>
    <w:rsid w:val="000119A9"/>
    <w:rsid w:val="00011C27"/>
    <w:rsid w:val="00015A30"/>
    <w:rsid w:val="00030CF9"/>
    <w:rsid w:val="0003167C"/>
    <w:rsid w:val="0003605B"/>
    <w:rsid w:val="00037D63"/>
    <w:rsid w:val="00046F74"/>
    <w:rsid w:val="0005348D"/>
    <w:rsid w:val="00053597"/>
    <w:rsid w:val="000613D2"/>
    <w:rsid w:val="000624C0"/>
    <w:rsid w:val="00063EF0"/>
    <w:rsid w:val="00064309"/>
    <w:rsid w:val="00064917"/>
    <w:rsid w:val="000673FD"/>
    <w:rsid w:val="00072C32"/>
    <w:rsid w:val="00073EF8"/>
    <w:rsid w:val="0008182E"/>
    <w:rsid w:val="00083E27"/>
    <w:rsid w:val="00084942"/>
    <w:rsid w:val="00090158"/>
    <w:rsid w:val="000A256A"/>
    <w:rsid w:val="000A2665"/>
    <w:rsid w:val="000A4688"/>
    <w:rsid w:val="000A5FAD"/>
    <w:rsid w:val="000A6593"/>
    <w:rsid w:val="000A7460"/>
    <w:rsid w:val="000B1391"/>
    <w:rsid w:val="000B1B48"/>
    <w:rsid w:val="000B3DCA"/>
    <w:rsid w:val="000B5A07"/>
    <w:rsid w:val="000C0174"/>
    <w:rsid w:val="000C0F60"/>
    <w:rsid w:val="000C2909"/>
    <w:rsid w:val="000C2C4C"/>
    <w:rsid w:val="000E25F5"/>
    <w:rsid w:val="000E5F0E"/>
    <w:rsid w:val="000F1F63"/>
    <w:rsid w:val="000F20D6"/>
    <w:rsid w:val="000F69FF"/>
    <w:rsid w:val="000F6F47"/>
    <w:rsid w:val="000F7665"/>
    <w:rsid w:val="00101818"/>
    <w:rsid w:val="00101E20"/>
    <w:rsid w:val="001040DF"/>
    <w:rsid w:val="0010416C"/>
    <w:rsid w:val="00107332"/>
    <w:rsid w:val="0011067B"/>
    <w:rsid w:val="00110980"/>
    <w:rsid w:val="00114CB8"/>
    <w:rsid w:val="00117DEC"/>
    <w:rsid w:val="001213D7"/>
    <w:rsid w:val="00122766"/>
    <w:rsid w:val="00124414"/>
    <w:rsid w:val="001312EC"/>
    <w:rsid w:val="00131785"/>
    <w:rsid w:val="00131A97"/>
    <w:rsid w:val="001347E3"/>
    <w:rsid w:val="001358AD"/>
    <w:rsid w:val="001411B6"/>
    <w:rsid w:val="00142635"/>
    <w:rsid w:val="00144934"/>
    <w:rsid w:val="00153597"/>
    <w:rsid w:val="00154563"/>
    <w:rsid w:val="00154E02"/>
    <w:rsid w:val="00156913"/>
    <w:rsid w:val="0016328D"/>
    <w:rsid w:val="001668B3"/>
    <w:rsid w:val="0017308C"/>
    <w:rsid w:val="001741C7"/>
    <w:rsid w:val="001776EE"/>
    <w:rsid w:val="00180AE1"/>
    <w:rsid w:val="00180CFF"/>
    <w:rsid w:val="0018427A"/>
    <w:rsid w:val="001917B7"/>
    <w:rsid w:val="0019265F"/>
    <w:rsid w:val="00192D01"/>
    <w:rsid w:val="00196A12"/>
    <w:rsid w:val="00197F3E"/>
    <w:rsid w:val="001A0CDB"/>
    <w:rsid w:val="001A41B1"/>
    <w:rsid w:val="001A6BCE"/>
    <w:rsid w:val="001B0BA6"/>
    <w:rsid w:val="001B2F52"/>
    <w:rsid w:val="001B570F"/>
    <w:rsid w:val="001B7296"/>
    <w:rsid w:val="001B7B68"/>
    <w:rsid w:val="001C1533"/>
    <w:rsid w:val="001C57D7"/>
    <w:rsid w:val="001C5CC8"/>
    <w:rsid w:val="001D308E"/>
    <w:rsid w:val="001D384B"/>
    <w:rsid w:val="001D3BA1"/>
    <w:rsid w:val="001D43EA"/>
    <w:rsid w:val="001D586E"/>
    <w:rsid w:val="001D76B0"/>
    <w:rsid w:val="001D7FA3"/>
    <w:rsid w:val="001E18F5"/>
    <w:rsid w:val="001E2A3C"/>
    <w:rsid w:val="001E2A40"/>
    <w:rsid w:val="001F1B04"/>
    <w:rsid w:val="001F66E2"/>
    <w:rsid w:val="001F6CE0"/>
    <w:rsid w:val="00201CAF"/>
    <w:rsid w:val="00202749"/>
    <w:rsid w:val="002032CB"/>
    <w:rsid w:val="00204689"/>
    <w:rsid w:val="00204DD3"/>
    <w:rsid w:val="00207D2C"/>
    <w:rsid w:val="0021244F"/>
    <w:rsid w:val="002128EE"/>
    <w:rsid w:val="0021435C"/>
    <w:rsid w:val="002269FF"/>
    <w:rsid w:val="002354E6"/>
    <w:rsid w:val="00235EFA"/>
    <w:rsid w:val="00240C36"/>
    <w:rsid w:val="00240F6D"/>
    <w:rsid w:val="00245504"/>
    <w:rsid w:val="0024579C"/>
    <w:rsid w:val="00252BED"/>
    <w:rsid w:val="002541CB"/>
    <w:rsid w:val="00257578"/>
    <w:rsid w:val="00261648"/>
    <w:rsid w:val="0026393B"/>
    <w:rsid w:val="00270B03"/>
    <w:rsid w:val="00273929"/>
    <w:rsid w:val="00273A1A"/>
    <w:rsid w:val="00273B67"/>
    <w:rsid w:val="00276C69"/>
    <w:rsid w:val="00280079"/>
    <w:rsid w:val="0028154D"/>
    <w:rsid w:val="00284AEB"/>
    <w:rsid w:val="002867DC"/>
    <w:rsid w:val="00294083"/>
    <w:rsid w:val="00296363"/>
    <w:rsid w:val="002A3382"/>
    <w:rsid w:val="002A55C6"/>
    <w:rsid w:val="002B118B"/>
    <w:rsid w:val="002B12CE"/>
    <w:rsid w:val="002B43CE"/>
    <w:rsid w:val="002B4CC9"/>
    <w:rsid w:val="002B50A4"/>
    <w:rsid w:val="002B531A"/>
    <w:rsid w:val="002B60CA"/>
    <w:rsid w:val="002C2225"/>
    <w:rsid w:val="002C367F"/>
    <w:rsid w:val="002C5F49"/>
    <w:rsid w:val="002D4124"/>
    <w:rsid w:val="002D45CF"/>
    <w:rsid w:val="002D5B57"/>
    <w:rsid w:val="002E1038"/>
    <w:rsid w:val="002E12BE"/>
    <w:rsid w:val="002E45F2"/>
    <w:rsid w:val="002E5DCD"/>
    <w:rsid w:val="002E7CB8"/>
    <w:rsid w:val="002F194F"/>
    <w:rsid w:val="002F2E29"/>
    <w:rsid w:val="002F7E81"/>
    <w:rsid w:val="00301FD1"/>
    <w:rsid w:val="00303C3E"/>
    <w:rsid w:val="00303EDA"/>
    <w:rsid w:val="00305EF0"/>
    <w:rsid w:val="00306B2E"/>
    <w:rsid w:val="00316947"/>
    <w:rsid w:val="00316DAE"/>
    <w:rsid w:val="003204EB"/>
    <w:rsid w:val="00323339"/>
    <w:rsid w:val="0032658E"/>
    <w:rsid w:val="003306CD"/>
    <w:rsid w:val="00335FAD"/>
    <w:rsid w:val="00337C5B"/>
    <w:rsid w:val="003400D5"/>
    <w:rsid w:val="00340475"/>
    <w:rsid w:val="00341EFF"/>
    <w:rsid w:val="00343FAA"/>
    <w:rsid w:val="003446D4"/>
    <w:rsid w:val="00345E7C"/>
    <w:rsid w:val="00350632"/>
    <w:rsid w:val="00351744"/>
    <w:rsid w:val="00356817"/>
    <w:rsid w:val="00356DF7"/>
    <w:rsid w:val="0035743D"/>
    <w:rsid w:val="003576FD"/>
    <w:rsid w:val="003608A3"/>
    <w:rsid w:val="003613AE"/>
    <w:rsid w:val="00362523"/>
    <w:rsid w:val="00363C4F"/>
    <w:rsid w:val="00366171"/>
    <w:rsid w:val="00370FDB"/>
    <w:rsid w:val="0037127D"/>
    <w:rsid w:val="00372B84"/>
    <w:rsid w:val="0037491C"/>
    <w:rsid w:val="00375D35"/>
    <w:rsid w:val="0037698A"/>
    <w:rsid w:val="00376D88"/>
    <w:rsid w:val="00381EC5"/>
    <w:rsid w:val="00385926"/>
    <w:rsid w:val="0038608F"/>
    <w:rsid w:val="00391D11"/>
    <w:rsid w:val="0039235B"/>
    <w:rsid w:val="00396EDE"/>
    <w:rsid w:val="003A7066"/>
    <w:rsid w:val="003B1109"/>
    <w:rsid w:val="003B1DF2"/>
    <w:rsid w:val="003B5644"/>
    <w:rsid w:val="003C542E"/>
    <w:rsid w:val="003C77D3"/>
    <w:rsid w:val="003D2CFA"/>
    <w:rsid w:val="003D322B"/>
    <w:rsid w:val="003D3B10"/>
    <w:rsid w:val="003D4628"/>
    <w:rsid w:val="003D4A76"/>
    <w:rsid w:val="003D514C"/>
    <w:rsid w:val="003D655D"/>
    <w:rsid w:val="003E14AF"/>
    <w:rsid w:val="003E28AC"/>
    <w:rsid w:val="003F166E"/>
    <w:rsid w:val="003F20E3"/>
    <w:rsid w:val="003F57B8"/>
    <w:rsid w:val="0040541D"/>
    <w:rsid w:val="0040667F"/>
    <w:rsid w:val="00406B8A"/>
    <w:rsid w:val="00410FAF"/>
    <w:rsid w:val="00411696"/>
    <w:rsid w:val="004124DA"/>
    <w:rsid w:val="004136ED"/>
    <w:rsid w:val="00415D43"/>
    <w:rsid w:val="00416D7E"/>
    <w:rsid w:val="004214A7"/>
    <w:rsid w:val="00421C24"/>
    <w:rsid w:val="00435C1C"/>
    <w:rsid w:val="00435E5D"/>
    <w:rsid w:val="004364B2"/>
    <w:rsid w:val="00436A49"/>
    <w:rsid w:val="00447058"/>
    <w:rsid w:val="00447698"/>
    <w:rsid w:val="0045042D"/>
    <w:rsid w:val="00450847"/>
    <w:rsid w:val="0045357F"/>
    <w:rsid w:val="00454920"/>
    <w:rsid w:val="00454FF3"/>
    <w:rsid w:val="00455A4E"/>
    <w:rsid w:val="0045777A"/>
    <w:rsid w:val="00463184"/>
    <w:rsid w:val="00466588"/>
    <w:rsid w:val="00466EB7"/>
    <w:rsid w:val="00467CB5"/>
    <w:rsid w:val="00470686"/>
    <w:rsid w:val="00473C39"/>
    <w:rsid w:val="00473E44"/>
    <w:rsid w:val="004749DA"/>
    <w:rsid w:val="004805D9"/>
    <w:rsid w:val="00482D6C"/>
    <w:rsid w:val="00483A66"/>
    <w:rsid w:val="00485C03"/>
    <w:rsid w:val="00491F3C"/>
    <w:rsid w:val="00494E23"/>
    <w:rsid w:val="00496A56"/>
    <w:rsid w:val="004A079D"/>
    <w:rsid w:val="004B57A5"/>
    <w:rsid w:val="004C202C"/>
    <w:rsid w:val="004D03BA"/>
    <w:rsid w:val="004D2BA2"/>
    <w:rsid w:val="004D3278"/>
    <w:rsid w:val="004D713C"/>
    <w:rsid w:val="004E20ED"/>
    <w:rsid w:val="004F55F6"/>
    <w:rsid w:val="004F59CA"/>
    <w:rsid w:val="004F6274"/>
    <w:rsid w:val="00512AE5"/>
    <w:rsid w:val="00512BE7"/>
    <w:rsid w:val="00514F80"/>
    <w:rsid w:val="00522FCB"/>
    <w:rsid w:val="005265F0"/>
    <w:rsid w:val="00527160"/>
    <w:rsid w:val="00527BF7"/>
    <w:rsid w:val="005302B7"/>
    <w:rsid w:val="00531B00"/>
    <w:rsid w:val="00533AEE"/>
    <w:rsid w:val="00533C6D"/>
    <w:rsid w:val="005403C7"/>
    <w:rsid w:val="0054445A"/>
    <w:rsid w:val="0055237A"/>
    <w:rsid w:val="00564FF3"/>
    <w:rsid w:val="005652A6"/>
    <w:rsid w:val="0056565D"/>
    <w:rsid w:val="005672DE"/>
    <w:rsid w:val="00573E60"/>
    <w:rsid w:val="005802F8"/>
    <w:rsid w:val="00580BE5"/>
    <w:rsid w:val="00583C79"/>
    <w:rsid w:val="00586E95"/>
    <w:rsid w:val="005874E6"/>
    <w:rsid w:val="00590890"/>
    <w:rsid w:val="0059202A"/>
    <w:rsid w:val="005935B9"/>
    <w:rsid w:val="00597024"/>
    <w:rsid w:val="005A0964"/>
    <w:rsid w:val="005A150B"/>
    <w:rsid w:val="005A3661"/>
    <w:rsid w:val="005A3CA9"/>
    <w:rsid w:val="005A479E"/>
    <w:rsid w:val="005A59ED"/>
    <w:rsid w:val="005A5CA6"/>
    <w:rsid w:val="005A66FA"/>
    <w:rsid w:val="005A6A13"/>
    <w:rsid w:val="005B1475"/>
    <w:rsid w:val="005B154B"/>
    <w:rsid w:val="005B2633"/>
    <w:rsid w:val="005B342E"/>
    <w:rsid w:val="005B3A74"/>
    <w:rsid w:val="005B6F6E"/>
    <w:rsid w:val="005C0ADE"/>
    <w:rsid w:val="005C27DF"/>
    <w:rsid w:val="005C2D59"/>
    <w:rsid w:val="005C33C6"/>
    <w:rsid w:val="005C3D57"/>
    <w:rsid w:val="005C67F6"/>
    <w:rsid w:val="005D133F"/>
    <w:rsid w:val="005E0446"/>
    <w:rsid w:val="005E4D45"/>
    <w:rsid w:val="005E5F78"/>
    <w:rsid w:val="005E64AD"/>
    <w:rsid w:val="005E6BCC"/>
    <w:rsid w:val="005F2EB4"/>
    <w:rsid w:val="005F31D4"/>
    <w:rsid w:val="00601D1F"/>
    <w:rsid w:val="00603295"/>
    <w:rsid w:val="006043A5"/>
    <w:rsid w:val="00604C54"/>
    <w:rsid w:val="006077AA"/>
    <w:rsid w:val="00612B01"/>
    <w:rsid w:val="00613BBD"/>
    <w:rsid w:val="006161E5"/>
    <w:rsid w:val="006178F3"/>
    <w:rsid w:val="006179F0"/>
    <w:rsid w:val="00620CD2"/>
    <w:rsid w:val="00623B70"/>
    <w:rsid w:val="00623EB6"/>
    <w:rsid w:val="00624BE7"/>
    <w:rsid w:val="00626D73"/>
    <w:rsid w:val="00627F7D"/>
    <w:rsid w:val="006303F6"/>
    <w:rsid w:val="00633696"/>
    <w:rsid w:val="0063373D"/>
    <w:rsid w:val="00633B1F"/>
    <w:rsid w:val="0063450D"/>
    <w:rsid w:val="0063481D"/>
    <w:rsid w:val="00634B1D"/>
    <w:rsid w:val="006431A0"/>
    <w:rsid w:val="006433E2"/>
    <w:rsid w:val="006445E1"/>
    <w:rsid w:val="00644B2A"/>
    <w:rsid w:val="0065028E"/>
    <w:rsid w:val="006519A1"/>
    <w:rsid w:val="006557E7"/>
    <w:rsid w:val="00656E4B"/>
    <w:rsid w:val="006570AF"/>
    <w:rsid w:val="006571A7"/>
    <w:rsid w:val="00661662"/>
    <w:rsid w:val="006653C4"/>
    <w:rsid w:val="006671BA"/>
    <w:rsid w:val="00670DB5"/>
    <w:rsid w:val="00672E32"/>
    <w:rsid w:val="006758D9"/>
    <w:rsid w:val="00694309"/>
    <w:rsid w:val="0069479E"/>
    <w:rsid w:val="006A144E"/>
    <w:rsid w:val="006A1ACC"/>
    <w:rsid w:val="006A28F4"/>
    <w:rsid w:val="006B2BEC"/>
    <w:rsid w:val="006B5077"/>
    <w:rsid w:val="006B6CC1"/>
    <w:rsid w:val="006B7F18"/>
    <w:rsid w:val="006C0163"/>
    <w:rsid w:val="006C657A"/>
    <w:rsid w:val="006E08AF"/>
    <w:rsid w:val="006E48DD"/>
    <w:rsid w:val="006E5FDC"/>
    <w:rsid w:val="006F24E8"/>
    <w:rsid w:val="006F28BF"/>
    <w:rsid w:val="006F2CD2"/>
    <w:rsid w:val="006F3B06"/>
    <w:rsid w:val="006F6ADE"/>
    <w:rsid w:val="0070506E"/>
    <w:rsid w:val="0070629C"/>
    <w:rsid w:val="0070794A"/>
    <w:rsid w:val="00710BA9"/>
    <w:rsid w:val="00711088"/>
    <w:rsid w:val="0071115E"/>
    <w:rsid w:val="00715D1E"/>
    <w:rsid w:val="00715D20"/>
    <w:rsid w:val="007168C0"/>
    <w:rsid w:val="00716906"/>
    <w:rsid w:val="00716B83"/>
    <w:rsid w:val="007175EB"/>
    <w:rsid w:val="00721396"/>
    <w:rsid w:val="00726476"/>
    <w:rsid w:val="007275B5"/>
    <w:rsid w:val="00731441"/>
    <w:rsid w:val="007325DC"/>
    <w:rsid w:val="00732F1A"/>
    <w:rsid w:val="0073414E"/>
    <w:rsid w:val="00734DC0"/>
    <w:rsid w:val="00737A26"/>
    <w:rsid w:val="00742A34"/>
    <w:rsid w:val="00742FBE"/>
    <w:rsid w:val="007511E9"/>
    <w:rsid w:val="00752554"/>
    <w:rsid w:val="007548C4"/>
    <w:rsid w:val="00756205"/>
    <w:rsid w:val="00757963"/>
    <w:rsid w:val="00757FAF"/>
    <w:rsid w:val="007621C1"/>
    <w:rsid w:val="00762A44"/>
    <w:rsid w:val="00763884"/>
    <w:rsid w:val="007650FF"/>
    <w:rsid w:val="00767CE5"/>
    <w:rsid w:val="007704BA"/>
    <w:rsid w:val="00773541"/>
    <w:rsid w:val="00774E77"/>
    <w:rsid w:val="00781400"/>
    <w:rsid w:val="00782E49"/>
    <w:rsid w:val="00784256"/>
    <w:rsid w:val="00787B04"/>
    <w:rsid w:val="0079044D"/>
    <w:rsid w:val="00792278"/>
    <w:rsid w:val="007A10BE"/>
    <w:rsid w:val="007A1FF1"/>
    <w:rsid w:val="007A2D87"/>
    <w:rsid w:val="007A5C27"/>
    <w:rsid w:val="007A5DAB"/>
    <w:rsid w:val="007A7A3A"/>
    <w:rsid w:val="007B056A"/>
    <w:rsid w:val="007B36AB"/>
    <w:rsid w:val="007B4882"/>
    <w:rsid w:val="007B5A80"/>
    <w:rsid w:val="007C1A55"/>
    <w:rsid w:val="007D6240"/>
    <w:rsid w:val="007D74CB"/>
    <w:rsid w:val="007D770F"/>
    <w:rsid w:val="007D7F68"/>
    <w:rsid w:val="007E30E5"/>
    <w:rsid w:val="007E589B"/>
    <w:rsid w:val="007E71F2"/>
    <w:rsid w:val="007F66AB"/>
    <w:rsid w:val="00800281"/>
    <w:rsid w:val="008031A9"/>
    <w:rsid w:val="008113C2"/>
    <w:rsid w:val="00813B89"/>
    <w:rsid w:val="00814E84"/>
    <w:rsid w:val="00817315"/>
    <w:rsid w:val="00823784"/>
    <w:rsid w:val="00824BF5"/>
    <w:rsid w:val="008253EF"/>
    <w:rsid w:val="00826255"/>
    <w:rsid w:val="008268BF"/>
    <w:rsid w:val="008322FD"/>
    <w:rsid w:val="008368EE"/>
    <w:rsid w:val="008371E3"/>
    <w:rsid w:val="00840CE8"/>
    <w:rsid w:val="00841A5F"/>
    <w:rsid w:val="008426B9"/>
    <w:rsid w:val="008431B8"/>
    <w:rsid w:val="0084640D"/>
    <w:rsid w:val="00846FD4"/>
    <w:rsid w:val="008470BB"/>
    <w:rsid w:val="00850A57"/>
    <w:rsid w:val="00851C81"/>
    <w:rsid w:val="008605F8"/>
    <w:rsid w:val="00860895"/>
    <w:rsid w:val="00861988"/>
    <w:rsid w:val="0086339C"/>
    <w:rsid w:val="00864541"/>
    <w:rsid w:val="0087189B"/>
    <w:rsid w:val="00872E54"/>
    <w:rsid w:val="008736E0"/>
    <w:rsid w:val="008756BE"/>
    <w:rsid w:val="008765D5"/>
    <w:rsid w:val="00880BFF"/>
    <w:rsid w:val="00884FA8"/>
    <w:rsid w:val="00886705"/>
    <w:rsid w:val="00886C74"/>
    <w:rsid w:val="008873E8"/>
    <w:rsid w:val="008906C3"/>
    <w:rsid w:val="008A10E8"/>
    <w:rsid w:val="008A452B"/>
    <w:rsid w:val="008A6858"/>
    <w:rsid w:val="008A780B"/>
    <w:rsid w:val="008B0F11"/>
    <w:rsid w:val="008B1571"/>
    <w:rsid w:val="008B2BCB"/>
    <w:rsid w:val="008B30C4"/>
    <w:rsid w:val="008C5231"/>
    <w:rsid w:val="008C7185"/>
    <w:rsid w:val="008D15FB"/>
    <w:rsid w:val="008D4E04"/>
    <w:rsid w:val="008D54AE"/>
    <w:rsid w:val="008E1B92"/>
    <w:rsid w:val="008E42BC"/>
    <w:rsid w:val="008E4937"/>
    <w:rsid w:val="008E53E1"/>
    <w:rsid w:val="008F19F4"/>
    <w:rsid w:val="008F294E"/>
    <w:rsid w:val="008F337A"/>
    <w:rsid w:val="008F515B"/>
    <w:rsid w:val="009036FA"/>
    <w:rsid w:val="00904964"/>
    <w:rsid w:val="00910CC7"/>
    <w:rsid w:val="00911E96"/>
    <w:rsid w:val="00912DEA"/>
    <w:rsid w:val="00917968"/>
    <w:rsid w:val="00926A1D"/>
    <w:rsid w:val="009315DA"/>
    <w:rsid w:val="0093291E"/>
    <w:rsid w:val="009367D5"/>
    <w:rsid w:val="009425A9"/>
    <w:rsid w:val="00942C1C"/>
    <w:rsid w:val="009454B7"/>
    <w:rsid w:val="00950278"/>
    <w:rsid w:val="00953E69"/>
    <w:rsid w:val="0095433F"/>
    <w:rsid w:val="00957463"/>
    <w:rsid w:val="00957639"/>
    <w:rsid w:val="00957933"/>
    <w:rsid w:val="00957ABA"/>
    <w:rsid w:val="009608A6"/>
    <w:rsid w:val="00965562"/>
    <w:rsid w:val="00966772"/>
    <w:rsid w:val="0096741A"/>
    <w:rsid w:val="009743DC"/>
    <w:rsid w:val="0097518A"/>
    <w:rsid w:val="00975510"/>
    <w:rsid w:val="00975ED9"/>
    <w:rsid w:val="00980DBA"/>
    <w:rsid w:val="00981545"/>
    <w:rsid w:val="00981AE8"/>
    <w:rsid w:val="009830C3"/>
    <w:rsid w:val="00984622"/>
    <w:rsid w:val="009927B7"/>
    <w:rsid w:val="009A0861"/>
    <w:rsid w:val="009A2F8E"/>
    <w:rsid w:val="009B4884"/>
    <w:rsid w:val="009B546C"/>
    <w:rsid w:val="009B695F"/>
    <w:rsid w:val="009B75AA"/>
    <w:rsid w:val="009B7BD4"/>
    <w:rsid w:val="009C3EF5"/>
    <w:rsid w:val="009D0CAB"/>
    <w:rsid w:val="009D33F3"/>
    <w:rsid w:val="009D466F"/>
    <w:rsid w:val="009D4E1D"/>
    <w:rsid w:val="009D6865"/>
    <w:rsid w:val="009E1A12"/>
    <w:rsid w:val="009E2BBD"/>
    <w:rsid w:val="009E6E69"/>
    <w:rsid w:val="009F2806"/>
    <w:rsid w:val="009F4B73"/>
    <w:rsid w:val="009F5B58"/>
    <w:rsid w:val="009F71E1"/>
    <w:rsid w:val="00A01AE9"/>
    <w:rsid w:val="00A02A09"/>
    <w:rsid w:val="00A02A7C"/>
    <w:rsid w:val="00A02BD9"/>
    <w:rsid w:val="00A05835"/>
    <w:rsid w:val="00A1063D"/>
    <w:rsid w:val="00A11F18"/>
    <w:rsid w:val="00A12E58"/>
    <w:rsid w:val="00A1570E"/>
    <w:rsid w:val="00A179FD"/>
    <w:rsid w:val="00A20347"/>
    <w:rsid w:val="00A256C1"/>
    <w:rsid w:val="00A2606A"/>
    <w:rsid w:val="00A26217"/>
    <w:rsid w:val="00A265E8"/>
    <w:rsid w:val="00A26DC9"/>
    <w:rsid w:val="00A27773"/>
    <w:rsid w:val="00A319D0"/>
    <w:rsid w:val="00A357DB"/>
    <w:rsid w:val="00A371A0"/>
    <w:rsid w:val="00A37C53"/>
    <w:rsid w:val="00A44B2D"/>
    <w:rsid w:val="00A45259"/>
    <w:rsid w:val="00A4568C"/>
    <w:rsid w:val="00A47509"/>
    <w:rsid w:val="00A555CA"/>
    <w:rsid w:val="00A56F97"/>
    <w:rsid w:val="00A622E5"/>
    <w:rsid w:val="00A6457F"/>
    <w:rsid w:val="00A64983"/>
    <w:rsid w:val="00A724DC"/>
    <w:rsid w:val="00A73D3B"/>
    <w:rsid w:val="00A761F0"/>
    <w:rsid w:val="00A81C57"/>
    <w:rsid w:val="00A82D61"/>
    <w:rsid w:val="00A84771"/>
    <w:rsid w:val="00A85006"/>
    <w:rsid w:val="00A86B84"/>
    <w:rsid w:val="00A86E07"/>
    <w:rsid w:val="00A90276"/>
    <w:rsid w:val="00A948C9"/>
    <w:rsid w:val="00A97551"/>
    <w:rsid w:val="00A97E54"/>
    <w:rsid w:val="00AA0EDF"/>
    <w:rsid w:val="00AA4FCF"/>
    <w:rsid w:val="00AB19DD"/>
    <w:rsid w:val="00AB55B7"/>
    <w:rsid w:val="00AB6B56"/>
    <w:rsid w:val="00AC0271"/>
    <w:rsid w:val="00AC2DBC"/>
    <w:rsid w:val="00AC4067"/>
    <w:rsid w:val="00AC4856"/>
    <w:rsid w:val="00AC7CC4"/>
    <w:rsid w:val="00AD1CCA"/>
    <w:rsid w:val="00AD2A1B"/>
    <w:rsid w:val="00AD3A54"/>
    <w:rsid w:val="00AE0729"/>
    <w:rsid w:val="00AE2206"/>
    <w:rsid w:val="00AE7F3D"/>
    <w:rsid w:val="00AF304E"/>
    <w:rsid w:val="00AF4931"/>
    <w:rsid w:val="00B02FD5"/>
    <w:rsid w:val="00B03A7F"/>
    <w:rsid w:val="00B06C84"/>
    <w:rsid w:val="00B11C32"/>
    <w:rsid w:val="00B123F5"/>
    <w:rsid w:val="00B131A3"/>
    <w:rsid w:val="00B14BF8"/>
    <w:rsid w:val="00B200DA"/>
    <w:rsid w:val="00B23768"/>
    <w:rsid w:val="00B255A3"/>
    <w:rsid w:val="00B26F68"/>
    <w:rsid w:val="00B270A4"/>
    <w:rsid w:val="00B332A9"/>
    <w:rsid w:val="00B42771"/>
    <w:rsid w:val="00B435B4"/>
    <w:rsid w:val="00B476EC"/>
    <w:rsid w:val="00B50B0B"/>
    <w:rsid w:val="00B536D4"/>
    <w:rsid w:val="00B5500B"/>
    <w:rsid w:val="00B5524E"/>
    <w:rsid w:val="00B55D7B"/>
    <w:rsid w:val="00B57459"/>
    <w:rsid w:val="00B57E14"/>
    <w:rsid w:val="00B60264"/>
    <w:rsid w:val="00B60E7A"/>
    <w:rsid w:val="00B67AD4"/>
    <w:rsid w:val="00B70FEF"/>
    <w:rsid w:val="00B765C5"/>
    <w:rsid w:val="00B904B4"/>
    <w:rsid w:val="00B9204D"/>
    <w:rsid w:val="00B92154"/>
    <w:rsid w:val="00B95099"/>
    <w:rsid w:val="00B959F2"/>
    <w:rsid w:val="00BA184F"/>
    <w:rsid w:val="00BA2A0D"/>
    <w:rsid w:val="00BA357A"/>
    <w:rsid w:val="00BA4FF1"/>
    <w:rsid w:val="00BA6939"/>
    <w:rsid w:val="00BA7F39"/>
    <w:rsid w:val="00BB02EB"/>
    <w:rsid w:val="00BB4112"/>
    <w:rsid w:val="00BB585F"/>
    <w:rsid w:val="00BB62FB"/>
    <w:rsid w:val="00BC4CC3"/>
    <w:rsid w:val="00BD0F1F"/>
    <w:rsid w:val="00BD3C34"/>
    <w:rsid w:val="00BD4A6C"/>
    <w:rsid w:val="00BD7E24"/>
    <w:rsid w:val="00BE4A45"/>
    <w:rsid w:val="00BE4FEF"/>
    <w:rsid w:val="00BF0CF9"/>
    <w:rsid w:val="00BF31C2"/>
    <w:rsid w:val="00BF4620"/>
    <w:rsid w:val="00BF46C1"/>
    <w:rsid w:val="00C01930"/>
    <w:rsid w:val="00C01F9E"/>
    <w:rsid w:val="00C02103"/>
    <w:rsid w:val="00C03049"/>
    <w:rsid w:val="00C111ED"/>
    <w:rsid w:val="00C11481"/>
    <w:rsid w:val="00C125BC"/>
    <w:rsid w:val="00C12807"/>
    <w:rsid w:val="00C1317F"/>
    <w:rsid w:val="00C15B9B"/>
    <w:rsid w:val="00C2002D"/>
    <w:rsid w:val="00C20FF8"/>
    <w:rsid w:val="00C26781"/>
    <w:rsid w:val="00C30469"/>
    <w:rsid w:val="00C36CDA"/>
    <w:rsid w:val="00C4027E"/>
    <w:rsid w:val="00C403C1"/>
    <w:rsid w:val="00C412F9"/>
    <w:rsid w:val="00C419E4"/>
    <w:rsid w:val="00C42854"/>
    <w:rsid w:val="00C45A7F"/>
    <w:rsid w:val="00C46665"/>
    <w:rsid w:val="00C478EE"/>
    <w:rsid w:val="00C529B6"/>
    <w:rsid w:val="00C547E1"/>
    <w:rsid w:val="00C5488B"/>
    <w:rsid w:val="00C5537F"/>
    <w:rsid w:val="00C55D3D"/>
    <w:rsid w:val="00C55D46"/>
    <w:rsid w:val="00C6207C"/>
    <w:rsid w:val="00C73016"/>
    <w:rsid w:val="00C73ED3"/>
    <w:rsid w:val="00C74601"/>
    <w:rsid w:val="00C762E5"/>
    <w:rsid w:val="00C77247"/>
    <w:rsid w:val="00C8113F"/>
    <w:rsid w:val="00C836B7"/>
    <w:rsid w:val="00C84B9D"/>
    <w:rsid w:val="00C86552"/>
    <w:rsid w:val="00C879BA"/>
    <w:rsid w:val="00C87A9C"/>
    <w:rsid w:val="00C90E3A"/>
    <w:rsid w:val="00C91137"/>
    <w:rsid w:val="00C92221"/>
    <w:rsid w:val="00C93DA9"/>
    <w:rsid w:val="00C97B48"/>
    <w:rsid w:val="00CA34F8"/>
    <w:rsid w:val="00CA5D2A"/>
    <w:rsid w:val="00CA64F9"/>
    <w:rsid w:val="00CB0414"/>
    <w:rsid w:val="00CB2DBF"/>
    <w:rsid w:val="00CB56CC"/>
    <w:rsid w:val="00CB6C8A"/>
    <w:rsid w:val="00CB756A"/>
    <w:rsid w:val="00CC5845"/>
    <w:rsid w:val="00CD0E8D"/>
    <w:rsid w:val="00CD10E7"/>
    <w:rsid w:val="00CE013C"/>
    <w:rsid w:val="00CE1B67"/>
    <w:rsid w:val="00CE1D49"/>
    <w:rsid w:val="00CE2FF3"/>
    <w:rsid w:val="00CE5C3E"/>
    <w:rsid w:val="00CE7D25"/>
    <w:rsid w:val="00D01AAF"/>
    <w:rsid w:val="00D0468E"/>
    <w:rsid w:val="00D1702F"/>
    <w:rsid w:val="00D17C5B"/>
    <w:rsid w:val="00D17E43"/>
    <w:rsid w:val="00D20F2D"/>
    <w:rsid w:val="00D24FF2"/>
    <w:rsid w:val="00D264AB"/>
    <w:rsid w:val="00D31EE7"/>
    <w:rsid w:val="00D33D93"/>
    <w:rsid w:val="00D35F6F"/>
    <w:rsid w:val="00D37CBC"/>
    <w:rsid w:val="00D47E4E"/>
    <w:rsid w:val="00D507F6"/>
    <w:rsid w:val="00D539F7"/>
    <w:rsid w:val="00D548A1"/>
    <w:rsid w:val="00D5513E"/>
    <w:rsid w:val="00D55D82"/>
    <w:rsid w:val="00D57F33"/>
    <w:rsid w:val="00D63404"/>
    <w:rsid w:val="00D657FF"/>
    <w:rsid w:val="00D67C64"/>
    <w:rsid w:val="00D7020B"/>
    <w:rsid w:val="00D709C3"/>
    <w:rsid w:val="00D7297B"/>
    <w:rsid w:val="00D76EF3"/>
    <w:rsid w:val="00D820AA"/>
    <w:rsid w:val="00D842BA"/>
    <w:rsid w:val="00D85333"/>
    <w:rsid w:val="00D90375"/>
    <w:rsid w:val="00D95B27"/>
    <w:rsid w:val="00DB1BD6"/>
    <w:rsid w:val="00DB2123"/>
    <w:rsid w:val="00DB308A"/>
    <w:rsid w:val="00DC05F1"/>
    <w:rsid w:val="00DC0ED8"/>
    <w:rsid w:val="00DC3B78"/>
    <w:rsid w:val="00DC4C13"/>
    <w:rsid w:val="00DC551D"/>
    <w:rsid w:val="00DC731A"/>
    <w:rsid w:val="00DD34E1"/>
    <w:rsid w:val="00DD3890"/>
    <w:rsid w:val="00DD7A97"/>
    <w:rsid w:val="00DF6036"/>
    <w:rsid w:val="00DF7446"/>
    <w:rsid w:val="00E005FD"/>
    <w:rsid w:val="00E0080B"/>
    <w:rsid w:val="00E032D4"/>
    <w:rsid w:val="00E04BB6"/>
    <w:rsid w:val="00E05B20"/>
    <w:rsid w:val="00E07DF4"/>
    <w:rsid w:val="00E12021"/>
    <w:rsid w:val="00E12E16"/>
    <w:rsid w:val="00E31902"/>
    <w:rsid w:val="00E340DD"/>
    <w:rsid w:val="00E3486C"/>
    <w:rsid w:val="00E36163"/>
    <w:rsid w:val="00E36A50"/>
    <w:rsid w:val="00E41D10"/>
    <w:rsid w:val="00E426B1"/>
    <w:rsid w:val="00E50867"/>
    <w:rsid w:val="00E50F19"/>
    <w:rsid w:val="00E56F2F"/>
    <w:rsid w:val="00E61D9E"/>
    <w:rsid w:val="00E631F2"/>
    <w:rsid w:val="00E634A2"/>
    <w:rsid w:val="00E70BA0"/>
    <w:rsid w:val="00E712EE"/>
    <w:rsid w:val="00E74860"/>
    <w:rsid w:val="00E80319"/>
    <w:rsid w:val="00E847CA"/>
    <w:rsid w:val="00E86E7D"/>
    <w:rsid w:val="00E91231"/>
    <w:rsid w:val="00E918DA"/>
    <w:rsid w:val="00E97DD2"/>
    <w:rsid w:val="00EA217E"/>
    <w:rsid w:val="00EA3B37"/>
    <w:rsid w:val="00EB2E8D"/>
    <w:rsid w:val="00EB5204"/>
    <w:rsid w:val="00EB5708"/>
    <w:rsid w:val="00EB5D60"/>
    <w:rsid w:val="00EB7128"/>
    <w:rsid w:val="00EB7654"/>
    <w:rsid w:val="00EC36AD"/>
    <w:rsid w:val="00EC3F9B"/>
    <w:rsid w:val="00EC5B7C"/>
    <w:rsid w:val="00ED15A9"/>
    <w:rsid w:val="00ED33D3"/>
    <w:rsid w:val="00ED41D2"/>
    <w:rsid w:val="00ED4A97"/>
    <w:rsid w:val="00ED6188"/>
    <w:rsid w:val="00ED6206"/>
    <w:rsid w:val="00ED76F5"/>
    <w:rsid w:val="00EE0285"/>
    <w:rsid w:val="00EE4B00"/>
    <w:rsid w:val="00EE74A9"/>
    <w:rsid w:val="00EE7D82"/>
    <w:rsid w:val="00EF23CA"/>
    <w:rsid w:val="00EF7517"/>
    <w:rsid w:val="00F002BA"/>
    <w:rsid w:val="00F04BCB"/>
    <w:rsid w:val="00F05F55"/>
    <w:rsid w:val="00F121F6"/>
    <w:rsid w:val="00F12397"/>
    <w:rsid w:val="00F15DA8"/>
    <w:rsid w:val="00F205E9"/>
    <w:rsid w:val="00F23B9E"/>
    <w:rsid w:val="00F257FB"/>
    <w:rsid w:val="00F31951"/>
    <w:rsid w:val="00F34D68"/>
    <w:rsid w:val="00F37AB6"/>
    <w:rsid w:val="00F414A1"/>
    <w:rsid w:val="00F42D08"/>
    <w:rsid w:val="00F46959"/>
    <w:rsid w:val="00F53CBE"/>
    <w:rsid w:val="00F5708E"/>
    <w:rsid w:val="00F622C9"/>
    <w:rsid w:val="00F6516A"/>
    <w:rsid w:val="00F66F94"/>
    <w:rsid w:val="00F7166F"/>
    <w:rsid w:val="00F75589"/>
    <w:rsid w:val="00F76EDC"/>
    <w:rsid w:val="00F81E83"/>
    <w:rsid w:val="00F863A3"/>
    <w:rsid w:val="00F86D6E"/>
    <w:rsid w:val="00F948A3"/>
    <w:rsid w:val="00F95C03"/>
    <w:rsid w:val="00F976FB"/>
    <w:rsid w:val="00FA16C9"/>
    <w:rsid w:val="00FA2F91"/>
    <w:rsid w:val="00FA4428"/>
    <w:rsid w:val="00FA65CD"/>
    <w:rsid w:val="00FB313F"/>
    <w:rsid w:val="00FB34A2"/>
    <w:rsid w:val="00FB50BA"/>
    <w:rsid w:val="00FB6A2E"/>
    <w:rsid w:val="00FB73D7"/>
    <w:rsid w:val="00FC1C68"/>
    <w:rsid w:val="00FC3899"/>
    <w:rsid w:val="00FC4FB6"/>
    <w:rsid w:val="00FC5D3D"/>
    <w:rsid w:val="00FC6D9C"/>
    <w:rsid w:val="00FC7C05"/>
    <w:rsid w:val="00FD021C"/>
    <w:rsid w:val="00FD26C1"/>
    <w:rsid w:val="00FD43BB"/>
    <w:rsid w:val="00FD4C73"/>
    <w:rsid w:val="00FE0648"/>
    <w:rsid w:val="00FE0E58"/>
    <w:rsid w:val="00FE3047"/>
    <w:rsid w:val="00FE3DB6"/>
    <w:rsid w:val="00FF084A"/>
    <w:rsid w:val="00FF2A29"/>
    <w:rsid w:val="00FF2C3F"/>
    <w:rsid w:val="00FF3865"/>
    <w:rsid w:val="00FF5B48"/>
    <w:rsid w:val="00FF6B43"/>
    <w:rsid w:val="00FF7D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AFA3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51D"/>
    <w:rPr>
      <w:rFonts w:ascii="Georgia" w:hAnsi="Georgia"/>
    </w:rPr>
  </w:style>
  <w:style w:type="paragraph" w:styleId="Heading1">
    <w:name w:val="heading 1"/>
    <w:basedOn w:val="Normal"/>
    <w:next w:val="Normal"/>
    <w:link w:val="Heading1Char"/>
    <w:uiPriority w:val="9"/>
    <w:qFormat/>
    <w:rsid w:val="00DC551D"/>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DC551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51D"/>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DC551D"/>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B270A4"/>
  </w:style>
  <w:style w:type="character" w:customStyle="1" w:styleId="FootnoteTextChar">
    <w:name w:val="Footnote Text Char"/>
    <w:basedOn w:val="DefaultParagraphFont"/>
    <w:link w:val="FootnoteText"/>
    <w:uiPriority w:val="99"/>
    <w:rsid w:val="00B270A4"/>
    <w:rPr>
      <w:rFonts w:ascii="Georgia" w:hAnsi="Georgia"/>
    </w:rPr>
  </w:style>
  <w:style w:type="character" w:styleId="FootnoteReference">
    <w:name w:val="footnote reference"/>
    <w:basedOn w:val="DefaultParagraphFont"/>
    <w:uiPriority w:val="99"/>
    <w:unhideWhenUsed/>
    <w:rsid w:val="00B270A4"/>
    <w:rPr>
      <w:vertAlign w:val="superscript"/>
    </w:rPr>
  </w:style>
  <w:style w:type="paragraph" w:styleId="Header">
    <w:name w:val="header"/>
    <w:basedOn w:val="Normal"/>
    <w:link w:val="HeaderChar"/>
    <w:uiPriority w:val="99"/>
    <w:unhideWhenUsed/>
    <w:rsid w:val="00257578"/>
    <w:pPr>
      <w:tabs>
        <w:tab w:val="center" w:pos="4320"/>
        <w:tab w:val="right" w:pos="8640"/>
      </w:tabs>
    </w:pPr>
  </w:style>
  <w:style w:type="character" w:customStyle="1" w:styleId="HeaderChar">
    <w:name w:val="Header Char"/>
    <w:basedOn w:val="DefaultParagraphFont"/>
    <w:link w:val="Header"/>
    <w:uiPriority w:val="99"/>
    <w:rsid w:val="00257578"/>
    <w:rPr>
      <w:rFonts w:ascii="Georgia" w:hAnsi="Georgia"/>
    </w:rPr>
  </w:style>
  <w:style w:type="paragraph" w:styleId="Footer">
    <w:name w:val="footer"/>
    <w:basedOn w:val="Normal"/>
    <w:link w:val="FooterChar"/>
    <w:uiPriority w:val="99"/>
    <w:unhideWhenUsed/>
    <w:rsid w:val="00257578"/>
    <w:pPr>
      <w:tabs>
        <w:tab w:val="center" w:pos="4320"/>
        <w:tab w:val="right" w:pos="8640"/>
      </w:tabs>
    </w:pPr>
  </w:style>
  <w:style w:type="character" w:customStyle="1" w:styleId="FooterChar">
    <w:name w:val="Footer Char"/>
    <w:basedOn w:val="DefaultParagraphFont"/>
    <w:link w:val="Footer"/>
    <w:uiPriority w:val="99"/>
    <w:rsid w:val="00257578"/>
    <w:rPr>
      <w:rFonts w:ascii="Georgia" w:hAnsi="Georgia"/>
    </w:rPr>
  </w:style>
  <w:style w:type="character" w:styleId="Hyperlink">
    <w:name w:val="Hyperlink"/>
    <w:basedOn w:val="DefaultParagraphFont"/>
    <w:uiPriority w:val="99"/>
    <w:unhideWhenUsed/>
    <w:rsid w:val="00B904B4"/>
    <w:rPr>
      <w:color w:val="0000FF" w:themeColor="hyperlink"/>
      <w:u w:val="single"/>
    </w:rPr>
  </w:style>
  <w:style w:type="paragraph" w:styleId="DocumentMap">
    <w:name w:val="Document Map"/>
    <w:basedOn w:val="Normal"/>
    <w:link w:val="DocumentMapChar"/>
    <w:uiPriority w:val="99"/>
    <w:semiHidden/>
    <w:unhideWhenUsed/>
    <w:rsid w:val="00351744"/>
    <w:rPr>
      <w:rFonts w:ascii="Lucida Grande" w:hAnsi="Lucida Grande"/>
    </w:rPr>
  </w:style>
  <w:style w:type="character" w:customStyle="1" w:styleId="DocumentMapChar">
    <w:name w:val="Document Map Char"/>
    <w:basedOn w:val="DefaultParagraphFont"/>
    <w:link w:val="DocumentMap"/>
    <w:uiPriority w:val="99"/>
    <w:semiHidden/>
    <w:rsid w:val="00351744"/>
    <w:rPr>
      <w:rFonts w:ascii="Lucida Grande" w:hAnsi="Lucida Grande"/>
    </w:rPr>
  </w:style>
  <w:style w:type="paragraph" w:customStyle="1" w:styleId="Blockquote">
    <w:name w:val="Blockquote"/>
    <w:basedOn w:val="Normal"/>
    <w:qFormat/>
    <w:rsid w:val="008431B8"/>
    <w:pPr>
      <w:spacing w:before="240" w:after="240"/>
      <w:ind w:left="720"/>
    </w:pPr>
  </w:style>
  <w:style w:type="paragraph" w:styleId="ListParagraph">
    <w:name w:val="List Paragraph"/>
    <w:basedOn w:val="Normal"/>
    <w:uiPriority w:val="34"/>
    <w:qFormat/>
    <w:rsid w:val="00864541"/>
    <w:pPr>
      <w:ind w:left="720"/>
      <w:contextualSpacing/>
    </w:pPr>
  </w:style>
  <w:style w:type="character" w:styleId="HTMLTypewriter">
    <w:name w:val="HTML Typewriter"/>
    <w:basedOn w:val="DefaultParagraphFont"/>
    <w:uiPriority w:val="99"/>
    <w:semiHidden/>
    <w:unhideWhenUsed/>
    <w:rsid w:val="005B342E"/>
    <w:rPr>
      <w:rFonts w:ascii="Courier" w:eastAsiaTheme="minorEastAsia" w:hAnsi="Courier" w:cs="Courier"/>
      <w:sz w:val="20"/>
      <w:szCs w:val="20"/>
    </w:rPr>
  </w:style>
  <w:style w:type="character" w:customStyle="1" w:styleId="apple-converted-space">
    <w:name w:val="apple-converted-space"/>
    <w:basedOn w:val="DefaultParagraphFont"/>
    <w:rsid w:val="005B342E"/>
  </w:style>
  <w:style w:type="character" w:styleId="PageNumber">
    <w:name w:val="page number"/>
    <w:basedOn w:val="DefaultParagraphFont"/>
    <w:uiPriority w:val="99"/>
    <w:semiHidden/>
    <w:unhideWhenUsed/>
    <w:rsid w:val="00A02A7C"/>
  </w:style>
  <w:style w:type="paragraph" w:styleId="Bibliography">
    <w:name w:val="Bibliography"/>
    <w:basedOn w:val="Normal"/>
    <w:next w:val="Normal"/>
    <w:uiPriority w:val="37"/>
    <w:unhideWhenUsed/>
    <w:rsid w:val="00A37C53"/>
    <w:pPr>
      <w:spacing w:line="480" w:lineRule="auto"/>
      <w:ind w:left="720" w:hanging="720"/>
    </w:pPr>
  </w:style>
  <w:style w:type="character" w:styleId="CommentReference">
    <w:name w:val="annotation reference"/>
    <w:basedOn w:val="DefaultParagraphFont"/>
    <w:uiPriority w:val="99"/>
    <w:semiHidden/>
    <w:unhideWhenUsed/>
    <w:rsid w:val="002C367F"/>
    <w:rPr>
      <w:sz w:val="18"/>
      <w:szCs w:val="18"/>
    </w:rPr>
  </w:style>
  <w:style w:type="paragraph" w:styleId="CommentText">
    <w:name w:val="annotation text"/>
    <w:basedOn w:val="Normal"/>
    <w:link w:val="CommentTextChar"/>
    <w:uiPriority w:val="99"/>
    <w:semiHidden/>
    <w:unhideWhenUsed/>
    <w:rsid w:val="002C367F"/>
  </w:style>
  <w:style w:type="character" w:customStyle="1" w:styleId="CommentTextChar">
    <w:name w:val="Comment Text Char"/>
    <w:basedOn w:val="DefaultParagraphFont"/>
    <w:link w:val="CommentText"/>
    <w:uiPriority w:val="99"/>
    <w:semiHidden/>
    <w:rsid w:val="002C367F"/>
    <w:rPr>
      <w:rFonts w:ascii="Georgia" w:hAnsi="Georgia"/>
    </w:rPr>
  </w:style>
  <w:style w:type="paragraph" w:styleId="CommentSubject">
    <w:name w:val="annotation subject"/>
    <w:basedOn w:val="CommentText"/>
    <w:next w:val="CommentText"/>
    <w:link w:val="CommentSubjectChar"/>
    <w:uiPriority w:val="99"/>
    <w:semiHidden/>
    <w:unhideWhenUsed/>
    <w:rsid w:val="002C367F"/>
    <w:rPr>
      <w:b/>
      <w:bCs/>
      <w:sz w:val="20"/>
      <w:szCs w:val="20"/>
    </w:rPr>
  </w:style>
  <w:style w:type="character" w:customStyle="1" w:styleId="CommentSubjectChar">
    <w:name w:val="Comment Subject Char"/>
    <w:basedOn w:val="CommentTextChar"/>
    <w:link w:val="CommentSubject"/>
    <w:uiPriority w:val="99"/>
    <w:semiHidden/>
    <w:rsid w:val="002C367F"/>
    <w:rPr>
      <w:rFonts w:ascii="Georgia" w:hAnsi="Georgia"/>
      <w:b/>
      <w:bCs/>
      <w:sz w:val="20"/>
      <w:szCs w:val="20"/>
    </w:rPr>
  </w:style>
  <w:style w:type="paragraph" w:styleId="BalloonText">
    <w:name w:val="Balloon Text"/>
    <w:basedOn w:val="Normal"/>
    <w:link w:val="BalloonTextChar"/>
    <w:uiPriority w:val="99"/>
    <w:semiHidden/>
    <w:unhideWhenUsed/>
    <w:rsid w:val="002C36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367F"/>
    <w:rPr>
      <w:rFonts w:ascii="Lucida Grande" w:hAnsi="Lucida Grande" w:cs="Lucida Grande"/>
      <w:sz w:val="18"/>
      <w:szCs w:val="18"/>
    </w:rPr>
  </w:style>
  <w:style w:type="paragraph" w:styleId="Revision">
    <w:name w:val="Revision"/>
    <w:hidden/>
    <w:uiPriority w:val="99"/>
    <w:semiHidden/>
    <w:rsid w:val="00470686"/>
    <w:rPr>
      <w:rFonts w:ascii="Georgia" w:hAnsi="Georgia"/>
    </w:rPr>
  </w:style>
  <w:style w:type="character" w:styleId="Strong">
    <w:name w:val="Strong"/>
    <w:basedOn w:val="DefaultParagraphFont"/>
    <w:uiPriority w:val="22"/>
    <w:qFormat/>
    <w:rsid w:val="006A28F4"/>
    <w:rPr>
      <w:b/>
      <w:bCs/>
    </w:rPr>
  </w:style>
  <w:style w:type="paragraph" w:customStyle="1" w:styleId="Code">
    <w:name w:val="Code"/>
    <w:basedOn w:val="Normal"/>
    <w:qFormat/>
    <w:rsid w:val="003400D5"/>
    <w:rPr>
      <w:rFonts w:ascii="Courier" w:hAnsi="Courie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51D"/>
    <w:rPr>
      <w:rFonts w:ascii="Georgia" w:hAnsi="Georgia"/>
    </w:rPr>
  </w:style>
  <w:style w:type="paragraph" w:styleId="Heading1">
    <w:name w:val="heading 1"/>
    <w:basedOn w:val="Normal"/>
    <w:next w:val="Normal"/>
    <w:link w:val="Heading1Char"/>
    <w:uiPriority w:val="9"/>
    <w:qFormat/>
    <w:rsid w:val="00DC551D"/>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DC551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51D"/>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DC551D"/>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B270A4"/>
  </w:style>
  <w:style w:type="character" w:customStyle="1" w:styleId="FootnoteTextChar">
    <w:name w:val="Footnote Text Char"/>
    <w:basedOn w:val="DefaultParagraphFont"/>
    <w:link w:val="FootnoteText"/>
    <w:uiPriority w:val="99"/>
    <w:rsid w:val="00B270A4"/>
    <w:rPr>
      <w:rFonts w:ascii="Georgia" w:hAnsi="Georgia"/>
    </w:rPr>
  </w:style>
  <w:style w:type="character" w:styleId="FootnoteReference">
    <w:name w:val="footnote reference"/>
    <w:basedOn w:val="DefaultParagraphFont"/>
    <w:uiPriority w:val="99"/>
    <w:unhideWhenUsed/>
    <w:rsid w:val="00B270A4"/>
    <w:rPr>
      <w:vertAlign w:val="superscript"/>
    </w:rPr>
  </w:style>
  <w:style w:type="paragraph" w:styleId="Header">
    <w:name w:val="header"/>
    <w:basedOn w:val="Normal"/>
    <w:link w:val="HeaderChar"/>
    <w:uiPriority w:val="99"/>
    <w:unhideWhenUsed/>
    <w:rsid w:val="00257578"/>
    <w:pPr>
      <w:tabs>
        <w:tab w:val="center" w:pos="4320"/>
        <w:tab w:val="right" w:pos="8640"/>
      </w:tabs>
    </w:pPr>
  </w:style>
  <w:style w:type="character" w:customStyle="1" w:styleId="HeaderChar">
    <w:name w:val="Header Char"/>
    <w:basedOn w:val="DefaultParagraphFont"/>
    <w:link w:val="Header"/>
    <w:uiPriority w:val="99"/>
    <w:rsid w:val="00257578"/>
    <w:rPr>
      <w:rFonts w:ascii="Georgia" w:hAnsi="Georgia"/>
    </w:rPr>
  </w:style>
  <w:style w:type="paragraph" w:styleId="Footer">
    <w:name w:val="footer"/>
    <w:basedOn w:val="Normal"/>
    <w:link w:val="FooterChar"/>
    <w:uiPriority w:val="99"/>
    <w:unhideWhenUsed/>
    <w:rsid w:val="00257578"/>
    <w:pPr>
      <w:tabs>
        <w:tab w:val="center" w:pos="4320"/>
        <w:tab w:val="right" w:pos="8640"/>
      </w:tabs>
    </w:pPr>
  </w:style>
  <w:style w:type="character" w:customStyle="1" w:styleId="FooterChar">
    <w:name w:val="Footer Char"/>
    <w:basedOn w:val="DefaultParagraphFont"/>
    <w:link w:val="Footer"/>
    <w:uiPriority w:val="99"/>
    <w:rsid w:val="00257578"/>
    <w:rPr>
      <w:rFonts w:ascii="Georgia" w:hAnsi="Georgia"/>
    </w:rPr>
  </w:style>
  <w:style w:type="character" w:styleId="Hyperlink">
    <w:name w:val="Hyperlink"/>
    <w:basedOn w:val="DefaultParagraphFont"/>
    <w:uiPriority w:val="99"/>
    <w:unhideWhenUsed/>
    <w:rsid w:val="00B904B4"/>
    <w:rPr>
      <w:color w:val="0000FF" w:themeColor="hyperlink"/>
      <w:u w:val="single"/>
    </w:rPr>
  </w:style>
  <w:style w:type="paragraph" w:styleId="DocumentMap">
    <w:name w:val="Document Map"/>
    <w:basedOn w:val="Normal"/>
    <w:link w:val="DocumentMapChar"/>
    <w:uiPriority w:val="99"/>
    <w:semiHidden/>
    <w:unhideWhenUsed/>
    <w:rsid w:val="00351744"/>
    <w:rPr>
      <w:rFonts w:ascii="Lucida Grande" w:hAnsi="Lucida Grande"/>
    </w:rPr>
  </w:style>
  <w:style w:type="character" w:customStyle="1" w:styleId="DocumentMapChar">
    <w:name w:val="Document Map Char"/>
    <w:basedOn w:val="DefaultParagraphFont"/>
    <w:link w:val="DocumentMap"/>
    <w:uiPriority w:val="99"/>
    <w:semiHidden/>
    <w:rsid w:val="00351744"/>
    <w:rPr>
      <w:rFonts w:ascii="Lucida Grande" w:hAnsi="Lucida Grande"/>
    </w:rPr>
  </w:style>
  <w:style w:type="paragraph" w:customStyle="1" w:styleId="Blockquote">
    <w:name w:val="Blockquote"/>
    <w:basedOn w:val="Normal"/>
    <w:qFormat/>
    <w:rsid w:val="008431B8"/>
    <w:pPr>
      <w:spacing w:before="240" w:after="240"/>
      <w:ind w:left="720"/>
    </w:pPr>
  </w:style>
  <w:style w:type="paragraph" w:styleId="ListParagraph">
    <w:name w:val="List Paragraph"/>
    <w:basedOn w:val="Normal"/>
    <w:uiPriority w:val="34"/>
    <w:qFormat/>
    <w:rsid w:val="00864541"/>
    <w:pPr>
      <w:ind w:left="720"/>
      <w:contextualSpacing/>
    </w:pPr>
  </w:style>
  <w:style w:type="character" w:styleId="HTMLTypewriter">
    <w:name w:val="HTML Typewriter"/>
    <w:basedOn w:val="DefaultParagraphFont"/>
    <w:uiPriority w:val="99"/>
    <w:semiHidden/>
    <w:unhideWhenUsed/>
    <w:rsid w:val="005B342E"/>
    <w:rPr>
      <w:rFonts w:ascii="Courier" w:eastAsiaTheme="minorEastAsia" w:hAnsi="Courier" w:cs="Courier"/>
      <w:sz w:val="20"/>
      <w:szCs w:val="20"/>
    </w:rPr>
  </w:style>
  <w:style w:type="character" w:customStyle="1" w:styleId="apple-converted-space">
    <w:name w:val="apple-converted-space"/>
    <w:basedOn w:val="DefaultParagraphFont"/>
    <w:rsid w:val="005B342E"/>
  </w:style>
  <w:style w:type="character" w:styleId="PageNumber">
    <w:name w:val="page number"/>
    <w:basedOn w:val="DefaultParagraphFont"/>
    <w:uiPriority w:val="99"/>
    <w:semiHidden/>
    <w:unhideWhenUsed/>
    <w:rsid w:val="00A02A7C"/>
  </w:style>
  <w:style w:type="paragraph" w:styleId="Bibliography">
    <w:name w:val="Bibliography"/>
    <w:basedOn w:val="Normal"/>
    <w:next w:val="Normal"/>
    <w:uiPriority w:val="37"/>
    <w:unhideWhenUsed/>
    <w:rsid w:val="00A37C53"/>
    <w:pPr>
      <w:spacing w:line="480" w:lineRule="auto"/>
      <w:ind w:left="720" w:hanging="720"/>
    </w:pPr>
  </w:style>
  <w:style w:type="character" w:styleId="CommentReference">
    <w:name w:val="annotation reference"/>
    <w:basedOn w:val="DefaultParagraphFont"/>
    <w:uiPriority w:val="99"/>
    <w:semiHidden/>
    <w:unhideWhenUsed/>
    <w:rsid w:val="002C367F"/>
    <w:rPr>
      <w:sz w:val="18"/>
      <w:szCs w:val="18"/>
    </w:rPr>
  </w:style>
  <w:style w:type="paragraph" w:styleId="CommentText">
    <w:name w:val="annotation text"/>
    <w:basedOn w:val="Normal"/>
    <w:link w:val="CommentTextChar"/>
    <w:uiPriority w:val="99"/>
    <w:semiHidden/>
    <w:unhideWhenUsed/>
    <w:rsid w:val="002C367F"/>
  </w:style>
  <w:style w:type="character" w:customStyle="1" w:styleId="CommentTextChar">
    <w:name w:val="Comment Text Char"/>
    <w:basedOn w:val="DefaultParagraphFont"/>
    <w:link w:val="CommentText"/>
    <w:uiPriority w:val="99"/>
    <w:semiHidden/>
    <w:rsid w:val="002C367F"/>
    <w:rPr>
      <w:rFonts w:ascii="Georgia" w:hAnsi="Georgia"/>
    </w:rPr>
  </w:style>
  <w:style w:type="paragraph" w:styleId="CommentSubject">
    <w:name w:val="annotation subject"/>
    <w:basedOn w:val="CommentText"/>
    <w:next w:val="CommentText"/>
    <w:link w:val="CommentSubjectChar"/>
    <w:uiPriority w:val="99"/>
    <w:semiHidden/>
    <w:unhideWhenUsed/>
    <w:rsid w:val="002C367F"/>
    <w:rPr>
      <w:b/>
      <w:bCs/>
      <w:sz w:val="20"/>
      <w:szCs w:val="20"/>
    </w:rPr>
  </w:style>
  <w:style w:type="character" w:customStyle="1" w:styleId="CommentSubjectChar">
    <w:name w:val="Comment Subject Char"/>
    <w:basedOn w:val="CommentTextChar"/>
    <w:link w:val="CommentSubject"/>
    <w:uiPriority w:val="99"/>
    <w:semiHidden/>
    <w:rsid w:val="002C367F"/>
    <w:rPr>
      <w:rFonts w:ascii="Georgia" w:hAnsi="Georgia"/>
      <w:b/>
      <w:bCs/>
      <w:sz w:val="20"/>
      <w:szCs w:val="20"/>
    </w:rPr>
  </w:style>
  <w:style w:type="paragraph" w:styleId="BalloonText">
    <w:name w:val="Balloon Text"/>
    <w:basedOn w:val="Normal"/>
    <w:link w:val="BalloonTextChar"/>
    <w:uiPriority w:val="99"/>
    <w:semiHidden/>
    <w:unhideWhenUsed/>
    <w:rsid w:val="002C36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367F"/>
    <w:rPr>
      <w:rFonts w:ascii="Lucida Grande" w:hAnsi="Lucida Grande" w:cs="Lucida Grande"/>
      <w:sz w:val="18"/>
      <w:szCs w:val="18"/>
    </w:rPr>
  </w:style>
  <w:style w:type="paragraph" w:styleId="Revision">
    <w:name w:val="Revision"/>
    <w:hidden/>
    <w:uiPriority w:val="99"/>
    <w:semiHidden/>
    <w:rsid w:val="00470686"/>
    <w:rPr>
      <w:rFonts w:ascii="Georgia" w:hAnsi="Georgia"/>
    </w:rPr>
  </w:style>
  <w:style w:type="character" w:styleId="Strong">
    <w:name w:val="Strong"/>
    <w:basedOn w:val="DefaultParagraphFont"/>
    <w:uiPriority w:val="22"/>
    <w:qFormat/>
    <w:rsid w:val="006A28F4"/>
    <w:rPr>
      <w:b/>
      <w:bCs/>
    </w:rPr>
  </w:style>
  <w:style w:type="paragraph" w:customStyle="1" w:styleId="Code">
    <w:name w:val="Code"/>
    <w:basedOn w:val="Normal"/>
    <w:qFormat/>
    <w:rsid w:val="003400D5"/>
    <w:rPr>
      <w:rFonts w:ascii="Courier" w:hAnsi="Courie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09756">
      <w:bodyDiv w:val="1"/>
      <w:marLeft w:val="0"/>
      <w:marRight w:val="0"/>
      <w:marTop w:val="0"/>
      <w:marBottom w:val="0"/>
      <w:divBdr>
        <w:top w:val="none" w:sz="0" w:space="0" w:color="auto"/>
        <w:left w:val="none" w:sz="0" w:space="0" w:color="auto"/>
        <w:bottom w:val="none" w:sz="0" w:space="0" w:color="auto"/>
        <w:right w:val="none" w:sz="0" w:space="0" w:color="auto"/>
      </w:divBdr>
    </w:div>
    <w:div w:id="441000411">
      <w:bodyDiv w:val="1"/>
      <w:marLeft w:val="0"/>
      <w:marRight w:val="0"/>
      <w:marTop w:val="0"/>
      <w:marBottom w:val="0"/>
      <w:divBdr>
        <w:top w:val="none" w:sz="0" w:space="0" w:color="auto"/>
        <w:left w:val="none" w:sz="0" w:space="0" w:color="auto"/>
        <w:bottom w:val="none" w:sz="0" w:space="0" w:color="auto"/>
        <w:right w:val="none" w:sz="0" w:space="0" w:color="auto"/>
      </w:divBdr>
      <w:divsChild>
        <w:div w:id="281572662">
          <w:marLeft w:val="0"/>
          <w:marRight w:val="150"/>
          <w:marTop w:val="0"/>
          <w:marBottom w:val="0"/>
          <w:divBdr>
            <w:top w:val="none" w:sz="0" w:space="0" w:color="auto"/>
            <w:left w:val="none" w:sz="0" w:space="0" w:color="auto"/>
            <w:bottom w:val="none" w:sz="0" w:space="0" w:color="auto"/>
            <w:right w:val="none" w:sz="0" w:space="0" w:color="auto"/>
          </w:divBdr>
        </w:div>
        <w:div w:id="1178690087">
          <w:marLeft w:val="0"/>
          <w:marRight w:val="150"/>
          <w:marTop w:val="0"/>
          <w:marBottom w:val="0"/>
          <w:divBdr>
            <w:top w:val="none" w:sz="0" w:space="0" w:color="auto"/>
            <w:left w:val="none" w:sz="0" w:space="0" w:color="auto"/>
            <w:bottom w:val="none" w:sz="0" w:space="0" w:color="auto"/>
            <w:right w:val="none" w:sz="0" w:space="0" w:color="auto"/>
          </w:divBdr>
        </w:div>
      </w:divsChild>
    </w:div>
    <w:div w:id="572742606">
      <w:bodyDiv w:val="1"/>
      <w:marLeft w:val="0"/>
      <w:marRight w:val="0"/>
      <w:marTop w:val="0"/>
      <w:marBottom w:val="0"/>
      <w:divBdr>
        <w:top w:val="none" w:sz="0" w:space="0" w:color="auto"/>
        <w:left w:val="none" w:sz="0" w:space="0" w:color="auto"/>
        <w:bottom w:val="none" w:sz="0" w:space="0" w:color="auto"/>
        <w:right w:val="none" w:sz="0" w:space="0" w:color="auto"/>
      </w:divBdr>
      <w:divsChild>
        <w:div w:id="928198815">
          <w:marLeft w:val="0"/>
          <w:marRight w:val="150"/>
          <w:marTop w:val="0"/>
          <w:marBottom w:val="0"/>
          <w:divBdr>
            <w:top w:val="none" w:sz="0" w:space="0" w:color="auto"/>
            <w:left w:val="none" w:sz="0" w:space="0" w:color="auto"/>
            <w:bottom w:val="none" w:sz="0" w:space="0" w:color="auto"/>
            <w:right w:val="none" w:sz="0" w:space="0" w:color="auto"/>
          </w:divBdr>
        </w:div>
        <w:div w:id="1432697274">
          <w:marLeft w:val="0"/>
          <w:marRight w:val="150"/>
          <w:marTop w:val="0"/>
          <w:marBottom w:val="0"/>
          <w:divBdr>
            <w:top w:val="none" w:sz="0" w:space="0" w:color="auto"/>
            <w:left w:val="none" w:sz="0" w:space="0" w:color="auto"/>
            <w:bottom w:val="none" w:sz="0" w:space="0" w:color="auto"/>
            <w:right w:val="none" w:sz="0" w:space="0" w:color="auto"/>
          </w:divBdr>
        </w:div>
      </w:divsChild>
    </w:div>
    <w:div w:id="630750359">
      <w:bodyDiv w:val="1"/>
      <w:marLeft w:val="0"/>
      <w:marRight w:val="0"/>
      <w:marTop w:val="0"/>
      <w:marBottom w:val="0"/>
      <w:divBdr>
        <w:top w:val="none" w:sz="0" w:space="0" w:color="auto"/>
        <w:left w:val="none" w:sz="0" w:space="0" w:color="auto"/>
        <w:bottom w:val="none" w:sz="0" w:space="0" w:color="auto"/>
        <w:right w:val="none" w:sz="0" w:space="0" w:color="auto"/>
      </w:divBdr>
      <w:divsChild>
        <w:div w:id="1065370403">
          <w:marLeft w:val="0"/>
          <w:marRight w:val="0"/>
          <w:marTop w:val="0"/>
          <w:marBottom w:val="0"/>
          <w:divBdr>
            <w:top w:val="none" w:sz="0" w:space="0" w:color="auto"/>
            <w:left w:val="none" w:sz="0" w:space="0" w:color="auto"/>
            <w:bottom w:val="none" w:sz="0" w:space="0" w:color="auto"/>
            <w:right w:val="none" w:sz="0" w:space="0" w:color="auto"/>
          </w:divBdr>
        </w:div>
        <w:div w:id="756245241">
          <w:marLeft w:val="0"/>
          <w:marRight w:val="0"/>
          <w:marTop w:val="0"/>
          <w:marBottom w:val="0"/>
          <w:divBdr>
            <w:top w:val="none" w:sz="0" w:space="0" w:color="auto"/>
            <w:left w:val="none" w:sz="0" w:space="0" w:color="auto"/>
            <w:bottom w:val="none" w:sz="0" w:space="0" w:color="auto"/>
            <w:right w:val="none" w:sz="0" w:space="0" w:color="auto"/>
          </w:divBdr>
        </w:div>
        <w:div w:id="2119331325">
          <w:marLeft w:val="0"/>
          <w:marRight w:val="0"/>
          <w:marTop w:val="0"/>
          <w:marBottom w:val="0"/>
          <w:divBdr>
            <w:top w:val="none" w:sz="0" w:space="0" w:color="auto"/>
            <w:left w:val="none" w:sz="0" w:space="0" w:color="auto"/>
            <w:bottom w:val="none" w:sz="0" w:space="0" w:color="auto"/>
            <w:right w:val="none" w:sz="0" w:space="0" w:color="auto"/>
          </w:divBdr>
        </w:div>
        <w:div w:id="694506055">
          <w:marLeft w:val="0"/>
          <w:marRight w:val="0"/>
          <w:marTop w:val="0"/>
          <w:marBottom w:val="0"/>
          <w:divBdr>
            <w:top w:val="none" w:sz="0" w:space="0" w:color="auto"/>
            <w:left w:val="none" w:sz="0" w:space="0" w:color="auto"/>
            <w:bottom w:val="none" w:sz="0" w:space="0" w:color="auto"/>
            <w:right w:val="none" w:sz="0" w:space="0" w:color="auto"/>
          </w:divBdr>
        </w:div>
        <w:div w:id="139470454">
          <w:marLeft w:val="0"/>
          <w:marRight w:val="0"/>
          <w:marTop w:val="0"/>
          <w:marBottom w:val="0"/>
          <w:divBdr>
            <w:top w:val="none" w:sz="0" w:space="0" w:color="auto"/>
            <w:left w:val="none" w:sz="0" w:space="0" w:color="auto"/>
            <w:bottom w:val="none" w:sz="0" w:space="0" w:color="auto"/>
            <w:right w:val="none" w:sz="0" w:space="0" w:color="auto"/>
          </w:divBdr>
        </w:div>
        <w:div w:id="560795094">
          <w:marLeft w:val="0"/>
          <w:marRight w:val="0"/>
          <w:marTop w:val="0"/>
          <w:marBottom w:val="0"/>
          <w:divBdr>
            <w:top w:val="none" w:sz="0" w:space="0" w:color="auto"/>
            <w:left w:val="none" w:sz="0" w:space="0" w:color="auto"/>
            <w:bottom w:val="none" w:sz="0" w:space="0" w:color="auto"/>
            <w:right w:val="none" w:sz="0" w:space="0" w:color="auto"/>
          </w:divBdr>
        </w:div>
        <w:div w:id="1364862113">
          <w:marLeft w:val="0"/>
          <w:marRight w:val="0"/>
          <w:marTop w:val="0"/>
          <w:marBottom w:val="0"/>
          <w:divBdr>
            <w:top w:val="none" w:sz="0" w:space="0" w:color="auto"/>
            <w:left w:val="none" w:sz="0" w:space="0" w:color="auto"/>
            <w:bottom w:val="none" w:sz="0" w:space="0" w:color="auto"/>
            <w:right w:val="none" w:sz="0" w:space="0" w:color="auto"/>
          </w:divBdr>
        </w:div>
        <w:div w:id="972060571">
          <w:marLeft w:val="0"/>
          <w:marRight w:val="0"/>
          <w:marTop w:val="0"/>
          <w:marBottom w:val="0"/>
          <w:divBdr>
            <w:top w:val="none" w:sz="0" w:space="0" w:color="auto"/>
            <w:left w:val="none" w:sz="0" w:space="0" w:color="auto"/>
            <w:bottom w:val="none" w:sz="0" w:space="0" w:color="auto"/>
            <w:right w:val="none" w:sz="0" w:space="0" w:color="auto"/>
          </w:divBdr>
        </w:div>
        <w:div w:id="316879399">
          <w:marLeft w:val="0"/>
          <w:marRight w:val="0"/>
          <w:marTop w:val="0"/>
          <w:marBottom w:val="0"/>
          <w:divBdr>
            <w:top w:val="none" w:sz="0" w:space="0" w:color="auto"/>
            <w:left w:val="none" w:sz="0" w:space="0" w:color="auto"/>
            <w:bottom w:val="none" w:sz="0" w:space="0" w:color="auto"/>
            <w:right w:val="none" w:sz="0" w:space="0" w:color="auto"/>
          </w:divBdr>
        </w:div>
        <w:div w:id="574436480">
          <w:marLeft w:val="0"/>
          <w:marRight w:val="0"/>
          <w:marTop w:val="0"/>
          <w:marBottom w:val="0"/>
          <w:divBdr>
            <w:top w:val="none" w:sz="0" w:space="0" w:color="auto"/>
            <w:left w:val="none" w:sz="0" w:space="0" w:color="auto"/>
            <w:bottom w:val="none" w:sz="0" w:space="0" w:color="auto"/>
            <w:right w:val="none" w:sz="0" w:space="0" w:color="auto"/>
          </w:divBdr>
        </w:div>
        <w:div w:id="510725239">
          <w:marLeft w:val="0"/>
          <w:marRight w:val="0"/>
          <w:marTop w:val="0"/>
          <w:marBottom w:val="0"/>
          <w:divBdr>
            <w:top w:val="none" w:sz="0" w:space="0" w:color="auto"/>
            <w:left w:val="none" w:sz="0" w:space="0" w:color="auto"/>
            <w:bottom w:val="none" w:sz="0" w:space="0" w:color="auto"/>
            <w:right w:val="none" w:sz="0" w:space="0" w:color="auto"/>
          </w:divBdr>
        </w:div>
        <w:div w:id="868957754">
          <w:marLeft w:val="0"/>
          <w:marRight w:val="0"/>
          <w:marTop w:val="0"/>
          <w:marBottom w:val="0"/>
          <w:divBdr>
            <w:top w:val="none" w:sz="0" w:space="0" w:color="auto"/>
            <w:left w:val="none" w:sz="0" w:space="0" w:color="auto"/>
            <w:bottom w:val="none" w:sz="0" w:space="0" w:color="auto"/>
            <w:right w:val="none" w:sz="0" w:space="0" w:color="auto"/>
          </w:divBdr>
        </w:div>
        <w:div w:id="1585989002">
          <w:marLeft w:val="0"/>
          <w:marRight w:val="0"/>
          <w:marTop w:val="0"/>
          <w:marBottom w:val="0"/>
          <w:divBdr>
            <w:top w:val="none" w:sz="0" w:space="0" w:color="auto"/>
            <w:left w:val="none" w:sz="0" w:space="0" w:color="auto"/>
            <w:bottom w:val="none" w:sz="0" w:space="0" w:color="auto"/>
            <w:right w:val="none" w:sz="0" w:space="0" w:color="auto"/>
          </w:divBdr>
        </w:div>
        <w:div w:id="1463036540">
          <w:marLeft w:val="0"/>
          <w:marRight w:val="0"/>
          <w:marTop w:val="0"/>
          <w:marBottom w:val="0"/>
          <w:divBdr>
            <w:top w:val="none" w:sz="0" w:space="0" w:color="auto"/>
            <w:left w:val="none" w:sz="0" w:space="0" w:color="auto"/>
            <w:bottom w:val="none" w:sz="0" w:space="0" w:color="auto"/>
            <w:right w:val="none" w:sz="0" w:space="0" w:color="auto"/>
          </w:divBdr>
        </w:div>
        <w:div w:id="1787578257">
          <w:marLeft w:val="0"/>
          <w:marRight w:val="0"/>
          <w:marTop w:val="0"/>
          <w:marBottom w:val="0"/>
          <w:divBdr>
            <w:top w:val="none" w:sz="0" w:space="0" w:color="auto"/>
            <w:left w:val="none" w:sz="0" w:space="0" w:color="auto"/>
            <w:bottom w:val="none" w:sz="0" w:space="0" w:color="auto"/>
            <w:right w:val="none" w:sz="0" w:space="0" w:color="auto"/>
          </w:divBdr>
        </w:div>
        <w:div w:id="351304860">
          <w:marLeft w:val="0"/>
          <w:marRight w:val="0"/>
          <w:marTop w:val="0"/>
          <w:marBottom w:val="0"/>
          <w:divBdr>
            <w:top w:val="none" w:sz="0" w:space="0" w:color="auto"/>
            <w:left w:val="none" w:sz="0" w:space="0" w:color="auto"/>
            <w:bottom w:val="none" w:sz="0" w:space="0" w:color="auto"/>
            <w:right w:val="none" w:sz="0" w:space="0" w:color="auto"/>
          </w:divBdr>
        </w:div>
        <w:div w:id="493378997">
          <w:marLeft w:val="0"/>
          <w:marRight w:val="0"/>
          <w:marTop w:val="0"/>
          <w:marBottom w:val="0"/>
          <w:divBdr>
            <w:top w:val="none" w:sz="0" w:space="0" w:color="auto"/>
            <w:left w:val="none" w:sz="0" w:space="0" w:color="auto"/>
            <w:bottom w:val="none" w:sz="0" w:space="0" w:color="auto"/>
            <w:right w:val="none" w:sz="0" w:space="0" w:color="auto"/>
          </w:divBdr>
        </w:div>
        <w:div w:id="304360879">
          <w:marLeft w:val="0"/>
          <w:marRight w:val="0"/>
          <w:marTop w:val="0"/>
          <w:marBottom w:val="0"/>
          <w:divBdr>
            <w:top w:val="none" w:sz="0" w:space="0" w:color="auto"/>
            <w:left w:val="none" w:sz="0" w:space="0" w:color="auto"/>
            <w:bottom w:val="none" w:sz="0" w:space="0" w:color="auto"/>
            <w:right w:val="none" w:sz="0" w:space="0" w:color="auto"/>
          </w:divBdr>
        </w:div>
        <w:div w:id="595207748">
          <w:marLeft w:val="0"/>
          <w:marRight w:val="0"/>
          <w:marTop w:val="0"/>
          <w:marBottom w:val="0"/>
          <w:divBdr>
            <w:top w:val="none" w:sz="0" w:space="0" w:color="auto"/>
            <w:left w:val="none" w:sz="0" w:space="0" w:color="auto"/>
            <w:bottom w:val="none" w:sz="0" w:space="0" w:color="auto"/>
            <w:right w:val="none" w:sz="0" w:space="0" w:color="auto"/>
          </w:divBdr>
        </w:div>
        <w:div w:id="489059510">
          <w:marLeft w:val="0"/>
          <w:marRight w:val="0"/>
          <w:marTop w:val="0"/>
          <w:marBottom w:val="0"/>
          <w:divBdr>
            <w:top w:val="none" w:sz="0" w:space="0" w:color="auto"/>
            <w:left w:val="none" w:sz="0" w:space="0" w:color="auto"/>
            <w:bottom w:val="none" w:sz="0" w:space="0" w:color="auto"/>
            <w:right w:val="none" w:sz="0" w:space="0" w:color="auto"/>
          </w:divBdr>
        </w:div>
        <w:div w:id="60761171">
          <w:marLeft w:val="0"/>
          <w:marRight w:val="0"/>
          <w:marTop w:val="0"/>
          <w:marBottom w:val="0"/>
          <w:divBdr>
            <w:top w:val="none" w:sz="0" w:space="0" w:color="auto"/>
            <w:left w:val="none" w:sz="0" w:space="0" w:color="auto"/>
            <w:bottom w:val="none" w:sz="0" w:space="0" w:color="auto"/>
            <w:right w:val="none" w:sz="0" w:space="0" w:color="auto"/>
          </w:divBdr>
        </w:div>
        <w:div w:id="593787763">
          <w:marLeft w:val="0"/>
          <w:marRight w:val="0"/>
          <w:marTop w:val="0"/>
          <w:marBottom w:val="0"/>
          <w:divBdr>
            <w:top w:val="none" w:sz="0" w:space="0" w:color="auto"/>
            <w:left w:val="none" w:sz="0" w:space="0" w:color="auto"/>
            <w:bottom w:val="none" w:sz="0" w:space="0" w:color="auto"/>
            <w:right w:val="none" w:sz="0" w:space="0" w:color="auto"/>
          </w:divBdr>
        </w:div>
        <w:div w:id="382946649">
          <w:marLeft w:val="0"/>
          <w:marRight w:val="0"/>
          <w:marTop w:val="0"/>
          <w:marBottom w:val="0"/>
          <w:divBdr>
            <w:top w:val="none" w:sz="0" w:space="0" w:color="auto"/>
            <w:left w:val="none" w:sz="0" w:space="0" w:color="auto"/>
            <w:bottom w:val="none" w:sz="0" w:space="0" w:color="auto"/>
            <w:right w:val="none" w:sz="0" w:space="0" w:color="auto"/>
          </w:divBdr>
        </w:div>
        <w:div w:id="1597133056">
          <w:marLeft w:val="0"/>
          <w:marRight w:val="0"/>
          <w:marTop w:val="0"/>
          <w:marBottom w:val="0"/>
          <w:divBdr>
            <w:top w:val="none" w:sz="0" w:space="0" w:color="auto"/>
            <w:left w:val="none" w:sz="0" w:space="0" w:color="auto"/>
            <w:bottom w:val="none" w:sz="0" w:space="0" w:color="auto"/>
            <w:right w:val="none" w:sz="0" w:space="0" w:color="auto"/>
          </w:divBdr>
        </w:div>
        <w:div w:id="208153400">
          <w:marLeft w:val="0"/>
          <w:marRight w:val="0"/>
          <w:marTop w:val="0"/>
          <w:marBottom w:val="0"/>
          <w:divBdr>
            <w:top w:val="none" w:sz="0" w:space="0" w:color="auto"/>
            <w:left w:val="none" w:sz="0" w:space="0" w:color="auto"/>
            <w:bottom w:val="none" w:sz="0" w:space="0" w:color="auto"/>
            <w:right w:val="none" w:sz="0" w:space="0" w:color="auto"/>
          </w:divBdr>
        </w:div>
        <w:div w:id="597442703">
          <w:marLeft w:val="0"/>
          <w:marRight w:val="0"/>
          <w:marTop w:val="0"/>
          <w:marBottom w:val="0"/>
          <w:divBdr>
            <w:top w:val="none" w:sz="0" w:space="0" w:color="auto"/>
            <w:left w:val="none" w:sz="0" w:space="0" w:color="auto"/>
            <w:bottom w:val="none" w:sz="0" w:space="0" w:color="auto"/>
            <w:right w:val="none" w:sz="0" w:space="0" w:color="auto"/>
          </w:divBdr>
        </w:div>
        <w:div w:id="1167794544">
          <w:marLeft w:val="0"/>
          <w:marRight w:val="0"/>
          <w:marTop w:val="0"/>
          <w:marBottom w:val="0"/>
          <w:divBdr>
            <w:top w:val="none" w:sz="0" w:space="0" w:color="auto"/>
            <w:left w:val="none" w:sz="0" w:space="0" w:color="auto"/>
            <w:bottom w:val="none" w:sz="0" w:space="0" w:color="auto"/>
            <w:right w:val="none" w:sz="0" w:space="0" w:color="auto"/>
          </w:divBdr>
        </w:div>
        <w:div w:id="1442648530">
          <w:marLeft w:val="0"/>
          <w:marRight w:val="0"/>
          <w:marTop w:val="0"/>
          <w:marBottom w:val="0"/>
          <w:divBdr>
            <w:top w:val="none" w:sz="0" w:space="0" w:color="auto"/>
            <w:left w:val="none" w:sz="0" w:space="0" w:color="auto"/>
            <w:bottom w:val="none" w:sz="0" w:space="0" w:color="auto"/>
            <w:right w:val="none" w:sz="0" w:space="0" w:color="auto"/>
          </w:divBdr>
        </w:div>
        <w:div w:id="566965298">
          <w:marLeft w:val="0"/>
          <w:marRight w:val="0"/>
          <w:marTop w:val="0"/>
          <w:marBottom w:val="0"/>
          <w:divBdr>
            <w:top w:val="none" w:sz="0" w:space="0" w:color="auto"/>
            <w:left w:val="none" w:sz="0" w:space="0" w:color="auto"/>
            <w:bottom w:val="none" w:sz="0" w:space="0" w:color="auto"/>
            <w:right w:val="none" w:sz="0" w:space="0" w:color="auto"/>
          </w:divBdr>
        </w:div>
        <w:div w:id="13582743">
          <w:marLeft w:val="0"/>
          <w:marRight w:val="0"/>
          <w:marTop w:val="0"/>
          <w:marBottom w:val="0"/>
          <w:divBdr>
            <w:top w:val="none" w:sz="0" w:space="0" w:color="auto"/>
            <w:left w:val="none" w:sz="0" w:space="0" w:color="auto"/>
            <w:bottom w:val="none" w:sz="0" w:space="0" w:color="auto"/>
            <w:right w:val="none" w:sz="0" w:space="0" w:color="auto"/>
          </w:divBdr>
        </w:div>
        <w:div w:id="1698921044">
          <w:marLeft w:val="0"/>
          <w:marRight w:val="0"/>
          <w:marTop w:val="0"/>
          <w:marBottom w:val="0"/>
          <w:divBdr>
            <w:top w:val="none" w:sz="0" w:space="0" w:color="auto"/>
            <w:left w:val="none" w:sz="0" w:space="0" w:color="auto"/>
            <w:bottom w:val="none" w:sz="0" w:space="0" w:color="auto"/>
            <w:right w:val="none" w:sz="0" w:space="0" w:color="auto"/>
          </w:divBdr>
        </w:div>
        <w:div w:id="441220220">
          <w:marLeft w:val="0"/>
          <w:marRight w:val="0"/>
          <w:marTop w:val="0"/>
          <w:marBottom w:val="0"/>
          <w:divBdr>
            <w:top w:val="none" w:sz="0" w:space="0" w:color="auto"/>
            <w:left w:val="none" w:sz="0" w:space="0" w:color="auto"/>
            <w:bottom w:val="none" w:sz="0" w:space="0" w:color="auto"/>
            <w:right w:val="none" w:sz="0" w:space="0" w:color="auto"/>
          </w:divBdr>
        </w:div>
        <w:div w:id="1339304836">
          <w:marLeft w:val="0"/>
          <w:marRight w:val="0"/>
          <w:marTop w:val="0"/>
          <w:marBottom w:val="0"/>
          <w:divBdr>
            <w:top w:val="none" w:sz="0" w:space="0" w:color="auto"/>
            <w:left w:val="none" w:sz="0" w:space="0" w:color="auto"/>
            <w:bottom w:val="none" w:sz="0" w:space="0" w:color="auto"/>
            <w:right w:val="none" w:sz="0" w:space="0" w:color="auto"/>
          </w:divBdr>
        </w:div>
        <w:div w:id="1946883192">
          <w:marLeft w:val="0"/>
          <w:marRight w:val="0"/>
          <w:marTop w:val="0"/>
          <w:marBottom w:val="0"/>
          <w:divBdr>
            <w:top w:val="none" w:sz="0" w:space="0" w:color="auto"/>
            <w:left w:val="none" w:sz="0" w:space="0" w:color="auto"/>
            <w:bottom w:val="none" w:sz="0" w:space="0" w:color="auto"/>
            <w:right w:val="none" w:sz="0" w:space="0" w:color="auto"/>
          </w:divBdr>
        </w:div>
        <w:div w:id="1399475957">
          <w:marLeft w:val="0"/>
          <w:marRight w:val="0"/>
          <w:marTop w:val="0"/>
          <w:marBottom w:val="0"/>
          <w:divBdr>
            <w:top w:val="none" w:sz="0" w:space="0" w:color="auto"/>
            <w:left w:val="none" w:sz="0" w:space="0" w:color="auto"/>
            <w:bottom w:val="none" w:sz="0" w:space="0" w:color="auto"/>
            <w:right w:val="none" w:sz="0" w:space="0" w:color="auto"/>
          </w:divBdr>
        </w:div>
        <w:div w:id="525680254">
          <w:marLeft w:val="0"/>
          <w:marRight w:val="0"/>
          <w:marTop w:val="0"/>
          <w:marBottom w:val="0"/>
          <w:divBdr>
            <w:top w:val="none" w:sz="0" w:space="0" w:color="auto"/>
            <w:left w:val="none" w:sz="0" w:space="0" w:color="auto"/>
            <w:bottom w:val="none" w:sz="0" w:space="0" w:color="auto"/>
            <w:right w:val="none" w:sz="0" w:space="0" w:color="auto"/>
          </w:divBdr>
        </w:div>
        <w:div w:id="150605066">
          <w:marLeft w:val="0"/>
          <w:marRight w:val="0"/>
          <w:marTop w:val="0"/>
          <w:marBottom w:val="0"/>
          <w:divBdr>
            <w:top w:val="none" w:sz="0" w:space="0" w:color="auto"/>
            <w:left w:val="none" w:sz="0" w:space="0" w:color="auto"/>
            <w:bottom w:val="none" w:sz="0" w:space="0" w:color="auto"/>
            <w:right w:val="none" w:sz="0" w:space="0" w:color="auto"/>
          </w:divBdr>
        </w:div>
        <w:div w:id="1441147501">
          <w:marLeft w:val="0"/>
          <w:marRight w:val="0"/>
          <w:marTop w:val="0"/>
          <w:marBottom w:val="0"/>
          <w:divBdr>
            <w:top w:val="none" w:sz="0" w:space="0" w:color="auto"/>
            <w:left w:val="none" w:sz="0" w:space="0" w:color="auto"/>
            <w:bottom w:val="none" w:sz="0" w:space="0" w:color="auto"/>
            <w:right w:val="none" w:sz="0" w:space="0" w:color="auto"/>
          </w:divBdr>
        </w:div>
        <w:div w:id="854271719">
          <w:marLeft w:val="0"/>
          <w:marRight w:val="0"/>
          <w:marTop w:val="0"/>
          <w:marBottom w:val="0"/>
          <w:divBdr>
            <w:top w:val="none" w:sz="0" w:space="0" w:color="auto"/>
            <w:left w:val="none" w:sz="0" w:space="0" w:color="auto"/>
            <w:bottom w:val="none" w:sz="0" w:space="0" w:color="auto"/>
            <w:right w:val="none" w:sz="0" w:space="0" w:color="auto"/>
          </w:divBdr>
        </w:div>
        <w:div w:id="25524953">
          <w:marLeft w:val="0"/>
          <w:marRight w:val="0"/>
          <w:marTop w:val="0"/>
          <w:marBottom w:val="0"/>
          <w:divBdr>
            <w:top w:val="none" w:sz="0" w:space="0" w:color="auto"/>
            <w:left w:val="none" w:sz="0" w:space="0" w:color="auto"/>
            <w:bottom w:val="none" w:sz="0" w:space="0" w:color="auto"/>
            <w:right w:val="none" w:sz="0" w:space="0" w:color="auto"/>
          </w:divBdr>
        </w:div>
        <w:div w:id="55931189">
          <w:marLeft w:val="0"/>
          <w:marRight w:val="0"/>
          <w:marTop w:val="0"/>
          <w:marBottom w:val="0"/>
          <w:divBdr>
            <w:top w:val="none" w:sz="0" w:space="0" w:color="auto"/>
            <w:left w:val="none" w:sz="0" w:space="0" w:color="auto"/>
            <w:bottom w:val="none" w:sz="0" w:space="0" w:color="auto"/>
            <w:right w:val="none" w:sz="0" w:space="0" w:color="auto"/>
          </w:divBdr>
        </w:div>
        <w:div w:id="607738621">
          <w:marLeft w:val="0"/>
          <w:marRight w:val="0"/>
          <w:marTop w:val="0"/>
          <w:marBottom w:val="0"/>
          <w:divBdr>
            <w:top w:val="none" w:sz="0" w:space="0" w:color="auto"/>
            <w:left w:val="none" w:sz="0" w:space="0" w:color="auto"/>
            <w:bottom w:val="none" w:sz="0" w:space="0" w:color="auto"/>
            <w:right w:val="none" w:sz="0" w:space="0" w:color="auto"/>
          </w:divBdr>
        </w:div>
        <w:div w:id="1357147896">
          <w:marLeft w:val="0"/>
          <w:marRight w:val="0"/>
          <w:marTop w:val="0"/>
          <w:marBottom w:val="0"/>
          <w:divBdr>
            <w:top w:val="none" w:sz="0" w:space="0" w:color="auto"/>
            <w:left w:val="none" w:sz="0" w:space="0" w:color="auto"/>
            <w:bottom w:val="none" w:sz="0" w:space="0" w:color="auto"/>
            <w:right w:val="none" w:sz="0" w:space="0" w:color="auto"/>
          </w:divBdr>
        </w:div>
        <w:div w:id="1122309153">
          <w:marLeft w:val="0"/>
          <w:marRight w:val="0"/>
          <w:marTop w:val="0"/>
          <w:marBottom w:val="0"/>
          <w:divBdr>
            <w:top w:val="none" w:sz="0" w:space="0" w:color="auto"/>
            <w:left w:val="none" w:sz="0" w:space="0" w:color="auto"/>
            <w:bottom w:val="none" w:sz="0" w:space="0" w:color="auto"/>
            <w:right w:val="none" w:sz="0" w:space="0" w:color="auto"/>
          </w:divBdr>
        </w:div>
        <w:div w:id="1230385416">
          <w:marLeft w:val="0"/>
          <w:marRight w:val="0"/>
          <w:marTop w:val="0"/>
          <w:marBottom w:val="0"/>
          <w:divBdr>
            <w:top w:val="none" w:sz="0" w:space="0" w:color="auto"/>
            <w:left w:val="none" w:sz="0" w:space="0" w:color="auto"/>
            <w:bottom w:val="none" w:sz="0" w:space="0" w:color="auto"/>
            <w:right w:val="none" w:sz="0" w:space="0" w:color="auto"/>
          </w:divBdr>
        </w:div>
        <w:div w:id="672875923">
          <w:marLeft w:val="0"/>
          <w:marRight w:val="0"/>
          <w:marTop w:val="0"/>
          <w:marBottom w:val="0"/>
          <w:divBdr>
            <w:top w:val="none" w:sz="0" w:space="0" w:color="auto"/>
            <w:left w:val="none" w:sz="0" w:space="0" w:color="auto"/>
            <w:bottom w:val="none" w:sz="0" w:space="0" w:color="auto"/>
            <w:right w:val="none" w:sz="0" w:space="0" w:color="auto"/>
          </w:divBdr>
        </w:div>
        <w:div w:id="712458209">
          <w:marLeft w:val="0"/>
          <w:marRight w:val="0"/>
          <w:marTop w:val="0"/>
          <w:marBottom w:val="0"/>
          <w:divBdr>
            <w:top w:val="none" w:sz="0" w:space="0" w:color="auto"/>
            <w:left w:val="none" w:sz="0" w:space="0" w:color="auto"/>
            <w:bottom w:val="none" w:sz="0" w:space="0" w:color="auto"/>
            <w:right w:val="none" w:sz="0" w:space="0" w:color="auto"/>
          </w:divBdr>
        </w:div>
        <w:div w:id="993337077">
          <w:marLeft w:val="0"/>
          <w:marRight w:val="0"/>
          <w:marTop w:val="0"/>
          <w:marBottom w:val="0"/>
          <w:divBdr>
            <w:top w:val="none" w:sz="0" w:space="0" w:color="auto"/>
            <w:left w:val="none" w:sz="0" w:space="0" w:color="auto"/>
            <w:bottom w:val="none" w:sz="0" w:space="0" w:color="auto"/>
            <w:right w:val="none" w:sz="0" w:space="0" w:color="auto"/>
          </w:divBdr>
        </w:div>
        <w:div w:id="572548286">
          <w:marLeft w:val="0"/>
          <w:marRight w:val="0"/>
          <w:marTop w:val="0"/>
          <w:marBottom w:val="0"/>
          <w:divBdr>
            <w:top w:val="none" w:sz="0" w:space="0" w:color="auto"/>
            <w:left w:val="none" w:sz="0" w:space="0" w:color="auto"/>
            <w:bottom w:val="none" w:sz="0" w:space="0" w:color="auto"/>
            <w:right w:val="none" w:sz="0" w:space="0" w:color="auto"/>
          </w:divBdr>
        </w:div>
        <w:div w:id="1651398515">
          <w:marLeft w:val="0"/>
          <w:marRight w:val="0"/>
          <w:marTop w:val="0"/>
          <w:marBottom w:val="0"/>
          <w:divBdr>
            <w:top w:val="none" w:sz="0" w:space="0" w:color="auto"/>
            <w:left w:val="none" w:sz="0" w:space="0" w:color="auto"/>
            <w:bottom w:val="none" w:sz="0" w:space="0" w:color="auto"/>
            <w:right w:val="none" w:sz="0" w:space="0" w:color="auto"/>
          </w:divBdr>
        </w:div>
        <w:div w:id="1794978350">
          <w:marLeft w:val="0"/>
          <w:marRight w:val="0"/>
          <w:marTop w:val="0"/>
          <w:marBottom w:val="0"/>
          <w:divBdr>
            <w:top w:val="none" w:sz="0" w:space="0" w:color="auto"/>
            <w:left w:val="none" w:sz="0" w:space="0" w:color="auto"/>
            <w:bottom w:val="none" w:sz="0" w:space="0" w:color="auto"/>
            <w:right w:val="none" w:sz="0" w:space="0" w:color="auto"/>
          </w:divBdr>
        </w:div>
        <w:div w:id="386074527">
          <w:marLeft w:val="0"/>
          <w:marRight w:val="0"/>
          <w:marTop w:val="0"/>
          <w:marBottom w:val="0"/>
          <w:divBdr>
            <w:top w:val="none" w:sz="0" w:space="0" w:color="auto"/>
            <w:left w:val="none" w:sz="0" w:space="0" w:color="auto"/>
            <w:bottom w:val="none" w:sz="0" w:space="0" w:color="auto"/>
            <w:right w:val="none" w:sz="0" w:space="0" w:color="auto"/>
          </w:divBdr>
        </w:div>
        <w:div w:id="1573269241">
          <w:marLeft w:val="0"/>
          <w:marRight w:val="0"/>
          <w:marTop w:val="0"/>
          <w:marBottom w:val="0"/>
          <w:divBdr>
            <w:top w:val="none" w:sz="0" w:space="0" w:color="auto"/>
            <w:left w:val="none" w:sz="0" w:space="0" w:color="auto"/>
            <w:bottom w:val="none" w:sz="0" w:space="0" w:color="auto"/>
            <w:right w:val="none" w:sz="0" w:space="0" w:color="auto"/>
          </w:divBdr>
        </w:div>
        <w:div w:id="184364748">
          <w:marLeft w:val="0"/>
          <w:marRight w:val="0"/>
          <w:marTop w:val="0"/>
          <w:marBottom w:val="0"/>
          <w:divBdr>
            <w:top w:val="none" w:sz="0" w:space="0" w:color="auto"/>
            <w:left w:val="none" w:sz="0" w:space="0" w:color="auto"/>
            <w:bottom w:val="none" w:sz="0" w:space="0" w:color="auto"/>
            <w:right w:val="none" w:sz="0" w:space="0" w:color="auto"/>
          </w:divBdr>
        </w:div>
        <w:div w:id="1260329738">
          <w:marLeft w:val="0"/>
          <w:marRight w:val="0"/>
          <w:marTop w:val="0"/>
          <w:marBottom w:val="0"/>
          <w:divBdr>
            <w:top w:val="none" w:sz="0" w:space="0" w:color="auto"/>
            <w:left w:val="none" w:sz="0" w:space="0" w:color="auto"/>
            <w:bottom w:val="none" w:sz="0" w:space="0" w:color="auto"/>
            <w:right w:val="none" w:sz="0" w:space="0" w:color="auto"/>
          </w:divBdr>
        </w:div>
        <w:div w:id="1541745393">
          <w:marLeft w:val="0"/>
          <w:marRight w:val="0"/>
          <w:marTop w:val="0"/>
          <w:marBottom w:val="0"/>
          <w:divBdr>
            <w:top w:val="none" w:sz="0" w:space="0" w:color="auto"/>
            <w:left w:val="none" w:sz="0" w:space="0" w:color="auto"/>
            <w:bottom w:val="none" w:sz="0" w:space="0" w:color="auto"/>
            <w:right w:val="none" w:sz="0" w:space="0" w:color="auto"/>
          </w:divBdr>
        </w:div>
        <w:div w:id="1722438397">
          <w:marLeft w:val="0"/>
          <w:marRight w:val="0"/>
          <w:marTop w:val="0"/>
          <w:marBottom w:val="0"/>
          <w:divBdr>
            <w:top w:val="none" w:sz="0" w:space="0" w:color="auto"/>
            <w:left w:val="none" w:sz="0" w:space="0" w:color="auto"/>
            <w:bottom w:val="none" w:sz="0" w:space="0" w:color="auto"/>
            <w:right w:val="none" w:sz="0" w:space="0" w:color="auto"/>
          </w:divBdr>
        </w:div>
        <w:div w:id="1276670937">
          <w:marLeft w:val="0"/>
          <w:marRight w:val="0"/>
          <w:marTop w:val="0"/>
          <w:marBottom w:val="0"/>
          <w:divBdr>
            <w:top w:val="none" w:sz="0" w:space="0" w:color="auto"/>
            <w:left w:val="none" w:sz="0" w:space="0" w:color="auto"/>
            <w:bottom w:val="none" w:sz="0" w:space="0" w:color="auto"/>
            <w:right w:val="none" w:sz="0" w:space="0" w:color="auto"/>
          </w:divBdr>
        </w:div>
        <w:div w:id="2125152129">
          <w:marLeft w:val="0"/>
          <w:marRight w:val="0"/>
          <w:marTop w:val="0"/>
          <w:marBottom w:val="0"/>
          <w:divBdr>
            <w:top w:val="none" w:sz="0" w:space="0" w:color="auto"/>
            <w:left w:val="none" w:sz="0" w:space="0" w:color="auto"/>
            <w:bottom w:val="none" w:sz="0" w:space="0" w:color="auto"/>
            <w:right w:val="none" w:sz="0" w:space="0" w:color="auto"/>
          </w:divBdr>
        </w:div>
        <w:div w:id="1212963771">
          <w:marLeft w:val="0"/>
          <w:marRight w:val="0"/>
          <w:marTop w:val="0"/>
          <w:marBottom w:val="0"/>
          <w:divBdr>
            <w:top w:val="none" w:sz="0" w:space="0" w:color="auto"/>
            <w:left w:val="none" w:sz="0" w:space="0" w:color="auto"/>
            <w:bottom w:val="none" w:sz="0" w:space="0" w:color="auto"/>
            <w:right w:val="none" w:sz="0" w:space="0" w:color="auto"/>
          </w:divBdr>
        </w:div>
        <w:div w:id="792476458">
          <w:marLeft w:val="0"/>
          <w:marRight w:val="0"/>
          <w:marTop w:val="0"/>
          <w:marBottom w:val="0"/>
          <w:divBdr>
            <w:top w:val="none" w:sz="0" w:space="0" w:color="auto"/>
            <w:left w:val="none" w:sz="0" w:space="0" w:color="auto"/>
            <w:bottom w:val="none" w:sz="0" w:space="0" w:color="auto"/>
            <w:right w:val="none" w:sz="0" w:space="0" w:color="auto"/>
          </w:divBdr>
        </w:div>
        <w:div w:id="1151210469">
          <w:marLeft w:val="0"/>
          <w:marRight w:val="0"/>
          <w:marTop w:val="0"/>
          <w:marBottom w:val="0"/>
          <w:divBdr>
            <w:top w:val="none" w:sz="0" w:space="0" w:color="auto"/>
            <w:left w:val="none" w:sz="0" w:space="0" w:color="auto"/>
            <w:bottom w:val="none" w:sz="0" w:space="0" w:color="auto"/>
            <w:right w:val="none" w:sz="0" w:space="0" w:color="auto"/>
          </w:divBdr>
        </w:div>
        <w:div w:id="1226647882">
          <w:marLeft w:val="0"/>
          <w:marRight w:val="0"/>
          <w:marTop w:val="0"/>
          <w:marBottom w:val="0"/>
          <w:divBdr>
            <w:top w:val="none" w:sz="0" w:space="0" w:color="auto"/>
            <w:left w:val="none" w:sz="0" w:space="0" w:color="auto"/>
            <w:bottom w:val="none" w:sz="0" w:space="0" w:color="auto"/>
            <w:right w:val="none" w:sz="0" w:space="0" w:color="auto"/>
          </w:divBdr>
        </w:div>
        <w:div w:id="177238371">
          <w:marLeft w:val="0"/>
          <w:marRight w:val="0"/>
          <w:marTop w:val="0"/>
          <w:marBottom w:val="0"/>
          <w:divBdr>
            <w:top w:val="none" w:sz="0" w:space="0" w:color="auto"/>
            <w:left w:val="none" w:sz="0" w:space="0" w:color="auto"/>
            <w:bottom w:val="none" w:sz="0" w:space="0" w:color="auto"/>
            <w:right w:val="none" w:sz="0" w:space="0" w:color="auto"/>
          </w:divBdr>
        </w:div>
        <w:div w:id="2049330424">
          <w:marLeft w:val="0"/>
          <w:marRight w:val="0"/>
          <w:marTop w:val="0"/>
          <w:marBottom w:val="0"/>
          <w:divBdr>
            <w:top w:val="none" w:sz="0" w:space="0" w:color="auto"/>
            <w:left w:val="none" w:sz="0" w:space="0" w:color="auto"/>
            <w:bottom w:val="none" w:sz="0" w:space="0" w:color="auto"/>
            <w:right w:val="none" w:sz="0" w:space="0" w:color="auto"/>
          </w:divBdr>
        </w:div>
        <w:div w:id="1966883699">
          <w:marLeft w:val="0"/>
          <w:marRight w:val="0"/>
          <w:marTop w:val="0"/>
          <w:marBottom w:val="0"/>
          <w:divBdr>
            <w:top w:val="none" w:sz="0" w:space="0" w:color="auto"/>
            <w:left w:val="none" w:sz="0" w:space="0" w:color="auto"/>
            <w:bottom w:val="none" w:sz="0" w:space="0" w:color="auto"/>
            <w:right w:val="none" w:sz="0" w:space="0" w:color="auto"/>
          </w:divBdr>
        </w:div>
        <w:div w:id="895748646">
          <w:marLeft w:val="0"/>
          <w:marRight w:val="0"/>
          <w:marTop w:val="0"/>
          <w:marBottom w:val="0"/>
          <w:divBdr>
            <w:top w:val="none" w:sz="0" w:space="0" w:color="auto"/>
            <w:left w:val="none" w:sz="0" w:space="0" w:color="auto"/>
            <w:bottom w:val="none" w:sz="0" w:space="0" w:color="auto"/>
            <w:right w:val="none" w:sz="0" w:space="0" w:color="auto"/>
          </w:divBdr>
        </w:div>
        <w:div w:id="1761177788">
          <w:marLeft w:val="0"/>
          <w:marRight w:val="0"/>
          <w:marTop w:val="0"/>
          <w:marBottom w:val="0"/>
          <w:divBdr>
            <w:top w:val="none" w:sz="0" w:space="0" w:color="auto"/>
            <w:left w:val="none" w:sz="0" w:space="0" w:color="auto"/>
            <w:bottom w:val="none" w:sz="0" w:space="0" w:color="auto"/>
            <w:right w:val="none" w:sz="0" w:space="0" w:color="auto"/>
          </w:divBdr>
        </w:div>
        <w:div w:id="1974678671">
          <w:marLeft w:val="0"/>
          <w:marRight w:val="0"/>
          <w:marTop w:val="0"/>
          <w:marBottom w:val="0"/>
          <w:divBdr>
            <w:top w:val="none" w:sz="0" w:space="0" w:color="auto"/>
            <w:left w:val="none" w:sz="0" w:space="0" w:color="auto"/>
            <w:bottom w:val="none" w:sz="0" w:space="0" w:color="auto"/>
            <w:right w:val="none" w:sz="0" w:space="0" w:color="auto"/>
          </w:divBdr>
        </w:div>
        <w:div w:id="2058509216">
          <w:marLeft w:val="0"/>
          <w:marRight w:val="0"/>
          <w:marTop w:val="0"/>
          <w:marBottom w:val="0"/>
          <w:divBdr>
            <w:top w:val="none" w:sz="0" w:space="0" w:color="auto"/>
            <w:left w:val="none" w:sz="0" w:space="0" w:color="auto"/>
            <w:bottom w:val="none" w:sz="0" w:space="0" w:color="auto"/>
            <w:right w:val="none" w:sz="0" w:space="0" w:color="auto"/>
          </w:divBdr>
        </w:div>
        <w:div w:id="483350966">
          <w:marLeft w:val="0"/>
          <w:marRight w:val="0"/>
          <w:marTop w:val="0"/>
          <w:marBottom w:val="0"/>
          <w:divBdr>
            <w:top w:val="none" w:sz="0" w:space="0" w:color="auto"/>
            <w:left w:val="none" w:sz="0" w:space="0" w:color="auto"/>
            <w:bottom w:val="none" w:sz="0" w:space="0" w:color="auto"/>
            <w:right w:val="none" w:sz="0" w:space="0" w:color="auto"/>
          </w:divBdr>
        </w:div>
        <w:div w:id="1059595519">
          <w:marLeft w:val="0"/>
          <w:marRight w:val="0"/>
          <w:marTop w:val="0"/>
          <w:marBottom w:val="0"/>
          <w:divBdr>
            <w:top w:val="none" w:sz="0" w:space="0" w:color="auto"/>
            <w:left w:val="none" w:sz="0" w:space="0" w:color="auto"/>
            <w:bottom w:val="none" w:sz="0" w:space="0" w:color="auto"/>
            <w:right w:val="none" w:sz="0" w:space="0" w:color="auto"/>
          </w:divBdr>
        </w:div>
        <w:div w:id="1724871399">
          <w:marLeft w:val="0"/>
          <w:marRight w:val="0"/>
          <w:marTop w:val="0"/>
          <w:marBottom w:val="0"/>
          <w:divBdr>
            <w:top w:val="none" w:sz="0" w:space="0" w:color="auto"/>
            <w:left w:val="none" w:sz="0" w:space="0" w:color="auto"/>
            <w:bottom w:val="none" w:sz="0" w:space="0" w:color="auto"/>
            <w:right w:val="none" w:sz="0" w:space="0" w:color="auto"/>
          </w:divBdr>
        </w:div>
        <w:div w:id="1013610639">
          <w:marLeft w:val="0"/>
          <w:marRight w:val="0"/>
          <w:marTop w:val="0"/>
          <w:marBottom w:val="0"/>
          <w:divBdr>
            <w:top w:val="none" w:sz="0" w:space="0" w:color="auto"/>
            <w:left w:val="none" w:sz="0" w:space="0" w:color="auto"/>
            <w:bottom w:val="none" w:sz="0" w:space="0" w:color="auto"/>
            <w:right w:val="none" w:sz="0" w:space="0" w:color="auto"/>
          </w:divBdr>
        </w:div>
        <w:div w:id="949436184">
          <w:marLeft w:val="0"/>
          <w:marRight w:val="0"/>
          <w:marTop w:val="0"/>
          <w:marBottom w:val="0"/>
          <w:divBdr>
            <w:top w:val="none" w:sz="0" w:space="0" w:color="auto"/>
            <w:left w:val="none" w:sz="0" w:space="0" w:color="auto"/>
            <w:bottom w:val="none" w:sz="0" w:space="0" w:color="auto"/>
            <w:right w:val="none" w:sz="0" w:space="0" w:color="auto"/>
          </w:divBdr>
        </w:div>
        <w:div w:id="226964110">
          <w:marLeft w:val="0"/>
          <w:marRight w:val="0"/>
          <w:marTop w:val="0"/>
          <w:marBottom w:val="0"/>
          <w:divBdr>
            <w:top w:val="none" w:sz="0" w:space="0" w:color="auto"/>
            <w:left w:val="none" w:sz="0" w:space="0" w:color="auto"/>
            <w:bottom w:val="none" w:sz="0" w:space="0" w:color="auto"/>
            <w:right w:val="none" w:sz="0" w:space="0" w:color="auto"/>
          </w:divBdr>
        </w:div>
        <w:div w:id="113792628">
          <w:marLeft w:val="0"/>
          <w:marRight w:val="0"/>
          <w:marTop w:val="0"/>
          <w:marBottom w:val="0"/>
          <w:divBdr>
            <w:top w:val="none" w:sz="0" w:space="0" w:color="auto"/>
            <w:left w:val="none" w:sz="0" w:space="0" w:color="auto"/>
            <w:bottom w:val="none" w:sz="0" w:space="0" w:color="auto"/>
            <w:right w:val="none" w:sz="0" w:space="0" w:color="auto"/>
          </w:divBdr>
        </w:div>
        <w:div w:id="878130471">
          <w:marLeft w:val="0"/>
          <w:marRight w:val="0"/>
          <w:marTop w:val="0"/>
          <w:marBottom w:val="0"/>
          <w:divBdr>
            <w:top w:val="none" w:sz="0" w:space="0" w:color="auto"/>
            <w:left w:val="none" w:sz="0" w:space="0" w:color="auto"/>
            <w:bottom w:val="none" w:sz="0" w:space="0" w:color="auto"/>
            <w:right w:val="none" w:sz="0" w:space="0" w:color="auto"/>
          </w:divBdr>
        </w:div>
        <w:div w:id="639043813">
          <w:marLeft w:val="0"/>
          <w:marRight w:val="0"/>
          <w:marTop w:val="0"/>
          <w:marBottom w:val="0"/>
          <w:divBdr>
            <w:top w:val="none" w:sz="0" w:space="0" w:color="auto"/>
            <w:left w:val="none" w:sz="0" w:space="0" w:color="auto"/>
            <w:bottom w:val="none" w:sz="0" w:space="0" w:color="auto"/>
            <w:right w:val="none" w:sz="0" w:space="0" w:color="auto"/>
          </w:divBdr>
        </w:div>
        <w:div w:id="1327321564">
          <w:marLeft w:val="0"/>
          <w:marRight w:val="0"/>
          <w:marTop w:val="0"/>
          <w:marBottom w:val="0"/>
          <w:divBdr>
            <w:top w:val="none" w:sz="0" w:space="0" w:color="auto"/>
            <w:left w:val="none" w:sz="0" w:space="0" w:color="auto"/>
            <w:bottom w:val="none" w:sz="0" w:space="0" w:color="auto"/>
            <w:right w:val="none" w:sz="0" w:space="0" w:color="auto"/>
          </w:divBdr>
        </w:div>
        <w:div w:id="14231904">
          <w:marLeft w:val="0"/>
          <w:marRight w:val="0"/>
          <w:marTop w:val="0"/>
          <w:marBottom w:val="0"/>
          <w:divBdr>
            <w:top w:val="none" w:sz="0" w:space="0" w:color="auto"/>
            <w:left w:val="none" w:sz="0" w:space="0" w:color="auto"/>
            <w:bottom w:val="none" w:sz="0" w:space="0" w:color="auto"/>
            <w:right w:val="none" w:sz="0" w:space="0" w:color="auto"/>
          </w:divBdr>
        </w:div>
        <w:div w:id="1297879995">
          <w:marLeft w:val="0"/>
          <w:marRight w:val="0"/>
          <w:marTop w:val="0"/>
          <w:marBottom w:val="0"/>
          <w:divBdr>
            <w:top w:val="none" w:sz="0" w:space="0" w:color="auto"/>
            <w:left w:val="none" w:sz="0" w:space="0" w:color="auto"/>
            <w:bottom w:val="none" w:sz="0" w:space="0" w:color="auto"/>
            <w:right w:val="none" w:sz="0" w:space="0" w:color="auto"/>
          </w:divBdr>
        </w:div>
        <w:div w:id="173765390">
          <w:marLeft w:val="0"/>
          <w:marRight w:val="0"/>
          <w:marTop w:val="0"/>
          <w:marBottom w:val="0"/>
          <w:divBdr>
            <w:top w:val="none" w:sz="0" w:space="0" w:color="auto"/>
            <w:left w:val="none" w:sz="0" w:space="0" w:color="auto"/>
            <w:bottom w:val="none" w:sz="0" w:space="0" w:color="auto"/>
            <w:right w:val="none" w:sz="0" w:space="0" w:color="auto"/>
          </w:divBdr>
        </w:div>
        <w:div w:id="2037732954">
          <w:marLeft w:val="0"/>
          <w:marRight w:val="0"/>
          <w:marTop w:val="0"/>
          <w:marBottom w:val="0"/>
          <w:divBdr>
            <w:top w:val="none" w:sz="0" w:space="0" w:color="auto"/>
            <w:left w:val="none" w:sz="0" w:space="0" w:color="auto"/>
            <w:bottom w:val="none" w:sz="0" w:space="0" w:color="auto"/>
            <w:right w:val="none" w:sz="0" w:space="0" w:color="auto"/>
          </w:divBdr>
        </w:div>
        <w:div w:id="1847867907">
          <w:marLeft w:val="0"/>
          <w:marRight w:val="0"/>
          <w:marTop w:val="0"/>
          <w:marBottom w:val="0"/>
          <w:divBdr>
            <w:top w:val="none" w:sz="0" w:space="0" w:color="auto"/>
            <w:left w:val="none" w:sz="0" w:space="0" w:color="auto"/>
            <w:bottom w:val="none" w:sz="0" w:space="0" w:color="auto"/>
            <w:right w:val="none" w:sz="0" w:space="0" w:color="auto"/>
          </w:divBdr>
        </w:div>
        <w:div w:id="357776057">
          <w:marLeft w:val="0"/>
          <w:marRight w:val="0"/>
          <w:marTop w:val="0"/>
          <w:marBottom w:val="0"/>
          <w:divBdr>
            <w:top w:val="none" w:sz="0" w:space="0" w:color="auto"/>
            <w:left w:val="none" w:sz="0" w:space="0" w:color="auto"/>
            <w:bottom w:val="none" w:sz="0" w:space="0" w:color="auto"/>
            <w:right w:val="none" w:sz="0" w:space="0" w:color="auto"/>
          </w:divBdr>
        </w:div>
        <w:div w:id="1548646169">
          <w:marLeft w:val="0"/>
          <w:marRight w:val="0"/>
          <w:marTop w:val="0"/>
          <w:marBottom w:val="0"/>
          <w:divBdr>
            <w:top w:val="none" w:sz="0" w:space="0" w:color="auto"/>
            <w:left w:val="none" w:sz="0" w:space="0" w:color="auto"/>
            <w:bottom w:val="none" w:sz="0" w:space="0" w:color="auto"/>
            <w:right w:val="none" w:sz="0" w:space="0" w:color="auto"/>
          </w:divBdr>
        </w:div>
        <w:div w:id="890268369">
          <w:marLeft w:val="0"/>
          <w:marRight w:val="0"/>
          <w:marTop w:val="0"/>
          <w:marBottom w:val="0"/>
          <w:divBdr>
            <w:top w:val="none" w:sz="0" w:space="0" w:color="auto"/>
            <w:left w:val="none" w:sz="0" w:space="0" w:color="auto"/>
            <w:bottom w:val="none" w:sz="0" w:space="0" w:color="auto"/>
            <w:right w:val="none" w:sz="0" w:space="0" w:color="auto"/>
          </w:divBdr>
        </w:div>
        <w:div w:id="26420111">
          <w:marLeft w:val="0"/>
          <w:marRight w:val="0"/>
          <w:marTop w:val="0"/>
          <w:marBottom w:val="0"/>
          <w:divBdr>
            <w:top w:val="none" w:sz="0" w:space="0" w:color="auto"/>
            <w:left w:val="none" w:sz="0" w:space="0" w:color="auto"/>
            <w:bottom w:val="none" w:sz="0" w:space="0" w:color="auto"/>
            <w:right w:val="none" w:sz="0" w:space="0" w:color="auto"/>
          </w:divBdr>
        </w:div>
        <w:div w:id="848715732">
          <w:marLeft w:val="0"/>
          <w:marRight w:val="0"/>
          <w:marTop w:val="0"/>
          <w:marBottom w:val="0"/>
          <w:divBdr>
            <w:top w:val="none" w:sz="0" w:space="0" w:color="auto"/>
            <w:left w:val="none" w:sz="0" w:space="0" w:color="auto"/>
            <w:bottom w:val="none" w:sz="0" w:space="0" w:color="auto"/>
            <w:right w:val="none" w:sz="0" w:space="0" w:color="auto"/>
          </w:divBdr>
        </w:div>
        <w:div w:id="1596479006">
          <w:marLeft w:val="0"/>
          <w:marRight w:val="0"/>
          <w:marTop w:val="0"/>
          <w:marBottom w:val="0"/>
          <w:divBdr>
            <w:top w:val="none" w:sz="0" w:space="0" w:color="auto"/>
            <w:left w:val="none" w:sz="0" w:space="0" w:color="auto"/>
            <w:bottom w:val="none" w:sz="0" w:space="0" w:color="auto"/>
            <w:right w:val="none" w:sz="0" w:space="0" w:color="auto"/>
          </w:divBdr>
        </w:div>
        <w:div w:id="1593272998">
          <w:marLeft w:val="0"/>
          <w:marRight w:val="0"/>
          <w:marTop w:val="0"/>
          <w:marBottom w:val="0"/>
          <w:divBdr>
            <w:top w:val="none" w:sz="0" w:space="0" w:color="auto"/>
            <w:left w:val="none" w:sz="0" w:space="0" w:color="auto"/>
            <w:bottom w:val="none" w:sz="0" w:space="0" w:color="auto"/>
            <w:right w:val="none" w:sz="0" w:space="0" w:color="auto"/>
          </w:divBdr>
        </w:div>
        <w:div w:id="2116975499">
          <w:marLeft w:val="0"/>
          <w:marRight w:val="0"/>
          <w:marTop w:val="0"/>
          <w:marBottom w:val="0"/>
          <w:divBdr>
            <w:top w:val="none" w:sz="0" w:space="0" w:color="auto"/>
            <w:left w:val="none" w:sz="0" w:space="0" w:color="auto"/>
            <w:bottom w:val="none" w:sz="0" w:space="0" w:color="auto"/>
            <w:right w:val="none" w:sz="0" w:space="0" w:color="auto"/>
          </w:divBdr>
        </w:div>
        <w:div w:id="1000354122">
          <w:marLeft w:val="0"/>
          <w:marRight w:val="0"/>
          <w:marTop w:val="0"/>
          <w:marBottom w:val="0"/>
          <w:divBdr>
            <w:top w:val="none" w:sz="0" w:space="0" w:color="auto"/>
            <w:left w:val="none" w:sz="0" w:space="0" w:color="auto"/>
            <w:bottom w:val="none" w:sz="0" w:space="0" w:color="auto"/>
            <w:right w:val="none" w:sz="0" w:space="0" w:color="auto"/>
          </w:divBdr>
        </w:div>
        <w:div w:id="1984311129">
          <w:marLeft w:val="0"/>
          <w:marRight w:val="0"/>
          <w:marTop w:val="0"/>
          <w:marBottom w:val="0"/>
          <w:divBdr>
            <w:top w:val="none" w:sz="0" w:space="0" w:color="auto"/>
            <w:left w:val="none" w:sz="0" w:space="0" w:color="auto"/>
            <w:bottom w:val="none" w:sz="0" w:space="0" w:color="auto"/>
            <w:right w:val="none" w:sz="0" w:space="0" w:color="auto"/>
          </w:divBdr>
        </w:div>
        <w:div w:id="209272271">
          <w:marLeft w:val="0"/>
          <w:marRight w:val="0"/>
          <w:marTop w:val="0"/>
          <w:marBottom w:val="0"/>
          <w:divBdr>
            <w:top w:val="none" w:sz="0" w:space="0" w:color="auto"/>
            <w:left w:val="none" w:sz="0" w:space="0" w:color="auto"/>
            <w:bottom w:val="none" w:sz="0" w:space="0" w:color="auto"/>
            <w:right w:val="none" w:sz="0" w:space="0" w:color="auto"/>
          </w:divBdr>
        </w:div>
        <w:div w:id="1017082519">
          <w:marLeft w:val="0"/>
          <w:marRight w:val="0"/>
          <w:marTop w:val="0"/>
          <w:marBottom w:val="0"/>
          <w:divBdr>
            <w:top w:val="none" w:sz="0" w:space="0" w:color="auto"/>
            <w:left w:val="none" w:sz="0" w:space="0" w:color="auto"/>
            <w:bottom w:val="none" w:sz="0" w:space="0" w:color="auto"/>
            <w:right w:val="none" w:sz="0" w:space="0" w:color="auto"/>
          </w:divBdr>
        </w:div>
        <w:div w:id="794375998">
          <w:marLeft w:val="0"/>
          <w:marRight w:val="0"/>
          <w:marTop w:val="0"/>
          <w:marBottom w:val="0"/>
          <w:divBdr>
            <w:top w:val="none" w:sz="0" w:space="0" w:color="auto"/>
            <w:left w:val="none" w:sz="0" w:space="0" w:color="auto"/>
            <w:bottom w:val="none" w:sz="0" w:space="0" w:color="auto"/>
            <w:right w:val="none" w:sz="0" w:space="0" w:color="auto"/>
          </w:divBdr>
        </w:div>
        <w:div w:id="1841702248">
          <w:marLeft w:val="0"/>
          <w:marRight w:val="0"/>
          <w:marTop w:val="0"/>
          <w:marBottom w:val="0"/>
          <w:divBdr>
            <w:top w:val="none" w:sz="0" w:space="0" w:color="auto"/>
            <w:left w:val="none" w:sz="0" w:space="0" w:color="auto"/>
            <w:bottom w:val="none" w:sz="0" w:space="0" w:color="auto"/>
            <w:right w:val="none" w:sz="0" w:space="0" w:color="auto"/>
          </w:divBdr>
        </w:div>
        <w:div w:id="713120876">
          <w:marLeft w:val="0"/>
          <w:marRight w:val="0"/>
          <w:marTop w:val="0"/>
          <w:marBottom w:val="0"/>
          <w:divBdr>
            <w:top w:val="none" w:sz="0" w:space="0" w:color="auto"/>
            <w:left w:val="none" w:sz="0" w:space="0" w:color="auto"/>
            <w:bottom w:val="none" w:sz="0" w:space="0" w:color="auto"/>
            <w:right w:val="none" w:sz="0" w:space="0" w:color="auto"/>
          </w:divBdr>
        </w:div>
        <w:div w:id="1226598814">
          <w:marLeft w:val="0"/>
          <w:marRight w:val="0"/>
          <w:marTop w:val="0"/>
          <w:marBottom w:val="0"/>
          <w:divBdr>
            <w:top w:val="none" w:sz="0" w:space="0" w:color="auto"/>
            <w:left w:val="none" w:sz="0" w:space="0" w:color="auto"/>
            <w:bottom w:val="none" w:sz="0" w:space="0" w:color="auto"/>
            <w:right w:val="none" w:sz="0" w:space="0" w:color="auto"/>
          </w:divBdr>
        </w:div>
        <w:div w:id="1989936007">
          <w:marLeft w:val="0"/>
          <w:marRight w:val="0"/>
          <w:marTop w:val="0"/>
          <w:marBottom w:val="0"/>
          <w:divBdr>
            <w:top w:val="none" w:sz="0" w:space="0" w:color="auto"/>
            <w:left w:val="none" w:sz="0" w:space="0" w:color="auto"/>
            <w:bottom w:val="none" w:sz="0" w:space="0" w:color="auto"/>
            <w:right w:val="none" w:sz="0" w:space="0" w:color="auto"/>
          </w:divBdr>
        </w:div>
        <w:div w:id="1362434942">
          <w:marLeft w:val="0"/>
          <w:marRight w:val="0"/>
          <w:marTop w:val="0"/>
          <w:marBottom w:val="0"/>
          <w:divBdr>
            <w:top w:val="none" w:sz="0" w:space="0" w:color="auto"/>
            <w:left w:val="none" w:sz="0" w:space="0" w:color="auto"/>
            <w:bottom w:val="none" w:sz="0" w:space="0" w:color="auto"/>
            <w:right w:val="none" w:sz="0" w:space="0" w:color="auto"/>
          </w:divBdr>
        </w:div>
        <w:div w:id="921567470">
          <w:marLeft w:val="0"/>
          <w:marRight w:val="0"/>
          <w:marTop w:val="0"/>
          <w:marBottom w:val="0"/>
          <w:divBdr>
            <w:top w:val="none" w:sz="0" w:space="0" w:color="auto"/>
            <w:left w:val="none" w:sz="0" w:space="0" w:color="auto"/>
            <w:bottom w:val="none" w:sz="0" w:space="0" w:color="auto"/>
            <w:right w:val="none" w:sz="0" w:space="0" w:color="auto"/>
          </w:divBdr>
        </w:div>
        <w:div w:id="1094283564">
          <w:marLeft w:val="0"/>
          <w:marRight w:val="0"/>
          <w:marTop w:val="0"/>
          <w:marBottom w:val="0"/>
          <w:divBdr>
            <w:top w:val="none" w:sz="0" w:space="0" w:color="auto"/>
            <w:left w:val="none" w:sz="0" w:space="0" w:color="auto"/>
            <w:bottom w:val="none" w:sz="0" w:space="0" w:color="auto"/>
            <w:right w:val="none" w:sz="0" w:space="0" w:color="auto"/>
          </w:divBdr>
        </w:div>
        <w:div w:id="1503886858">
          <w:marLeft w:val="0"/>
          <w:marRight w:val="0"/>
          <w:marTop w:val="0"/>
          <w:marBottom w:val="0"/>
          <w:divBdr>
            <w:top w:val="none" w:sz="0" w:space="0" w:color="auto"/>
            <w:left w:val="none" w:sz="0" w:space="0" w:color="auto"/>
            <w:bottom w:val="none" w:sz="0" w:space="0" w:color="auto"/>
            <w:right w:val="none" w:sz="0" w:space="0" w:color="auto"/>
          </w:divBdr>
        </w:div>
        <w:div w:id="2002149218">
          <w:marLeft w:val="0"/>
          <w:marRight w:val="0"/>
          <w:marTop w:val="0"/>
          <w:marBottom w:val="0"/>
          <w:divBdr>
            <w:top w:val="none" w:sz="0" w:space="0" w:color="auto"/>
            <w:left w:val="none" w:sz="0" w:space="0" w:color="auto"/>
            <w:bottom w:val="none" w:sz="0" w:space="0" w:color="auto"/>
            <w:right w:val="none" w:sz="0" w:space="0" w:color="auto"/>
          </w:divBdr>
        </w:div>
        <w:div w:id="1288513524">
          <w:marLeft w:val="0"/>
          <w:marRight w:val="0"/>
          <w:marTop w:val="0"/>
          <w:marBottom w:val="0"/>
          <w:divBdr>
            <w:top w:val="none" w:sz="0" w:space="0" w:color="auto"/>
            <w:left w:val="none" w:sz="0" w:space="0" w:color="auto"/>
            <w:bottom w:val="none" w:sz="0" w:space="0" w:color="auto"/>
            <w:right w:val="none" w:sz="0" w:space="0" w:color="auto"/>
          </w:divBdr>
        </w:div>
        <w:div w:id="1352105256">
          <w:marLeft w:val="0"/>
          <w:marRight w:val="0"/>
          <w:marTop w:val="0"/>
          <w:marBottom w:val="0"/>
          <w:divBdr>
            <w:top w:val="none" w:sz="0" w:space="0" w:color="auto"/>
            <w:left w:val="none" w:sz="0" w:space="0" w:color="auto"/>
            <w:bottom w:val="none" w:sz="0" w:space="0" w:color="auto"/>
            <w:right w:val="none" w:sz="0" w:space="0" w:color="auto"/>
          </w:divBdr>
        </w:div>
        <w:div w:id="462700217">
          <w:marLeft w:val="0"/>
          <w:marRight w:val="0"/>
          <w:marTop w:val="0"/>
          <w:marBottom w:val="0"/>
          <w:divBdr>
            <w:top w:val="none" w:sz="0" w:space="0" w:color="auto"/>
            <w:left w:val="none" w:sz="0" w:space="0" w:color="auto"/>
            <w:bottom w:val="none" w:sz="0" w:space="0" w:color="auto"/>
            <w:right w:val="none" w:sz="0" w:space="0" w:color="auto"/>
          </w:divBdr>
        </w:div>
        <w:div w:id="1654984328">
          <w:marLeft w:val="0"/>
          <w:marRight w:val="0"/>
          <w:marTop w:val="0"/>
          <w:marBottom w:val="0"/>
          <w:divBdr>
            <w:top w:val="none" w:sz="0" w:space="0" w:color="auto"/>
            <w:left w:val="none" w:sz="0" w:space="0" w:color="auto"/>
            <w:bottom w:val="none" w:sz="0" w:space="0" w:color="auto"/>
            <w:right w:val="none" w:sz="0" w:space="0" w:color="auto"/>
          </w:divBdr>
        </w:div>
        <w:div w:id="56712214">
          <w:marLeft w:val="0"/>
          <w:marRight w:val="0"/>
          <w:marTop w:val="0"/>
          <w:marBottom w:val="0"/>
          <w:divBdr>
            <w:top w:val="none" w:sz="0" w:space="0" w:color="auto"/>
            <w:left w:val="none" w:sz="0" w:space="0" w:color="auto"/>
            <w:bottom w:val="none" w:sz="0" w:space="0" w:color="auto"/>
            <w:right w:val="none" w:sz="0" w:space="0" w:color="auto"/>
          </w:divBdr>
        </w:div>
        <w:div w:id="1621110897">
          <w:marLeft w:val="0"/>
          <w:marRight w:val="0"/>
          <w:marTop w:val="0"/>
          <w:marBottom w:val="0"/>
          <w:divBdr>
            <w:top w:val="none" w:sz="0" w:space="0" w:color="auto"/>
            <w:left w:val="none" w:sz="0" w:space="0" w:color="auto"/>
            <w:bottom w:val="none" w:sz="0" w:space="0" w:color="auto"/>
            <w:right w:val="none" w:sz="0" w:space="0" w:color="auto"/>
          </w:divBdr>
        </w:div>
        <w:div w:id="84956289">
          <w:marLeft w:val="0"/>
          <w:marRight w:val="0"/>
          <w:marTop w:val="0"/>
          <w:marBottom w:val="0"/>
          <w:divBdr>
            <w:top w:val="none" w:sz="0" w:space="0" w:color="auto"/>
            <w:left w:val="none" w:sz="0" w:space="0" w:color="auto"/>
            <w:bottom w:val="none" w:sz="0" w:space="0" w:color="auto"/>
            <w:right w:val="none" w:sz="0" w:space="0" w:color="auto"/>
          </w:divBdr>
        </w:div>
        <w:div w:id="1768430430">
          <w:marLeft w:val="0"/>
          <w:marRight w:val="0"/>
          <w:marTop w:val="0"/>
          <w:marBottom w:val="0"/>
          <w:divBdr>
            <w:top w:val="none" w:sz="0" w:space="0" w:color="auto"/>
            <w:left w:val="none" w:sz="0" w:space="0" w:color="auto"/>
            <w:bottom w:val="none" w:sz="0" w:space="0" w:color="auto"/>
            <w:right w:val="none" w:sz="0" w:space="0" w:color="auto"/>
          </w:divBdr>
        </w:div>
        <w:div w:id="1852718028">
          <w:marLeft w:val="0"/>
          <w:marRight w:val="0"/>
          <w:marTop w:val="0"/>
          <w:marBottom w:val="0"/>
          <w:divBdr>
            <w:top w:val="none" w:sz="0" w:space="0" w:color="auto"/>
            <w:left w:val="none" w:sz="0" w:space="0" w:color="auto"/>
            <w:bottom w:val="none" w:sz="0" w:space="0" w:color="auto"/>
            <w:right w:val="none" w:sz="0" w:space="0" w:color="auto"/>
          </w:divBdr>
        </w:div>
        <w:div w:id="431048883">
          <w:marLeft w:val="0"/>
          <w:marRight w:val="0"/>
          <w:marTop w:val="0"/>
          <w:marBottom w:val="0"/>
          <w:divBdr>
            <w:top w:val="none" w:sz="0" w:space="0" w:color="auto"/>
            <w:left w:val="none" w:sz="0" w:space="0" w:color="auto"/>
            <w:bottom w:val="none" w:sz="0" w:space="0" w:color="auto"/>
            <w:right w:val="none" w:sz="0" w:space="0" w:color="auto"/>
          </w:divBdr>
        </w:div>
        <w:div w:id="445347365">
          <w:marLeft w:val="0"/>
          <w:marRight w:val="0"/>
          <w:marTop w:val="0"/>
          <w:marBottom w:val="0"/>
          <w:divBdr>
            <w:top w:val="none" w:sz="0" w:space="0" w:color="auto"/>
            <w:left w:val="none" w:sz="0" w:space="0" w:color="auto"/>
            <w:bottom w:val="none" w:sz="0" w:space="0" w:color="auto"/>
            <w:right w:val="none" w:sz="0" w:space="0" w:color="auto"/>
          </w:divBdr>
        </w:div>
        <w:div w:id="154876768">
          <w:marLeft w:val="0"/>
          <w:marRight w:val="0"/>
          <w:marTop w:val="0"/>
          <w:marBottom w:val="0"/>
          <w:divBdr>
            <w:top w:val="none" w:sz="0" w:space="0" w:color="auto"/>
            <w:left w:val="none" w:sz="0" w:space="0" w:color="auto"/>
            <w:bottom w:val="none" w:sz="0" w:space="0" w:color="auto"/>
            <w:right w:val="none" w:sz="0" w:space="0" w:color="auto"/>
          </w:divBdr>
        </w:div>
        <w:div w:id="1702437390">
          <w:marLeft w:val="0"/>
          <w:marRight w:val="0"/>
          <w:marTop w:val="0"/>
          <w:marBottom w:val="0"/>
          <w:divBdr>
            <w:top w:val="none" w:sz="0" w:space="0" w:color="auto"/>
            <w:left w:val="none" w:sz="0" w:space="0" w:color="auto"/>
            <w:bottom w:val="none" w:sz="0" w:space="0" w:color="auto"/>
            <w:right w:val="none" w:sz="0" w:space="0" w:color="auto"/>
          </w:divBdr>
        </w:div>
        <w:div w:id="2124183402">
          <w:marLeft w:val="0"/>
          <w:marRight w:val="0"/>
          <w:marTop w:val="0"/>
          <w:marBottom w:val="0"/>
          <w:divBdr>
            <w:top w:val="none" w:sz="0" w:space="0" w:color="auto"/>
            <w:left w:val="none" w:sz="0" w:space="0" w:color="auto"/>
            <w:bottom w:val="none" w:sz="0" w:space="0" w:color="auto"/>
            <w:right w:val="none" w:sz="0" w:space="0" w:color="auto"/>
          </w:divBdr>
        </w:div>
        <w:div w:id="1530337258">
          <w:marLeft w:val="0"/>
          <w:marRight w:val="0"/>
          <w:marTop w:val="0"/>
          <w:marBottom w:val="0"/>
          <w:divBdr>
            <w:top w:val="none" w:sz="0" w:space="0" w:color="auto"/>
            <w:left w:val="none" w:sz="0" w:space="0" w:color="auto"/>
            <w:bottom w:val="none" w:sz="0" w:space="0" w:color="auto"/>
            <w:right w:val="none" w:sz="0" w:space="0" w:color="auto"/>
          </w:divBdr>
        </w:div>
        <w:div w:id="72359616">
          <w:marLeft w:val="0"/>
          <w:marRight w:val="0"/>
          <w:marTop w:val="0"/>
          <w:marBottom w:val="0"/>
          <w:divBdr>
            <w:top w:val="none" w:sz="0" w:space="0" w:color="auto"/>
            <w:left w:val="none" w:sz="0" w:space="0" w:color="auto"/>
            <w:bottom w:val="none" w:sz="0" w:space="0" w:color="auto"/>
            <w:right w:val="none" w:sz="0" w:space="0" w:color="auto"/>
          </w:divBdr>
        </w:div>
        <w:div w:id="1042440417">
          <w:marLeft w:val="0"/>
          <w:marRight w:val="0"/>
          <w:marTop w:val="0"/>
          <w:marBottom w:val="0"/>
          <w:divBdr>
            <w:top w:val="none" w:sz="0" w:space="0" w:color="auto"/>
            <w:left w:val="none" w:sz="0" w:space="0" w:color="auto"/>
            <w:bottom w:val="none" w:sz="0" w:space="0" w:color="auto"/>
            <w:right w:val="none" w:sz="0" w:space="0" w:color="auto"/>
          </w:divBdr>
        </w:div>
        <w:div w:id="977803384">
          <w:marLeft w:val="0"/>
          <w:marRight w:val="0"/>
          <w:marTop w:val="0"/>
          <w:marBottom w:val="0"/>
          <w:divBdr>
            <w:top w:val="none" w:sz="0" w:space="0" w:color="auto"/>
            <w:left w:val="none" w:sz="0" w:space="0" w:color="auto"/>
            <w:bottom w:val="none" w:sz="0" w:space="0" w:color="auto"/>
            <w:right w:val="none" w:sz="0" w:space="0" w:color="auto"/>
          </w:divBdr>
        </w:div>
        <w:div w:id="1179351950">
          <w:marLeft w:val="0"/>
          <w:marRight w:val="0"/>
          <w:marTop w:val="0"/>
          <w:marBottom w:val="0"/>
          <w:divBdr>
            <w:top w:val="none" w:sz="0" w:space="0" w:color="auto"/>
            <w:left w:val="none" w:sz="0" w:space="0" w:color="auto"/>
            <w:bottom w:val="none" w:sz="0" w:space="0" w:color="auto"/>
            <w:right w:val="none" w:sz="0" w:space="0" w:color="auto"/>
          </w:divBdr>
        </w:div>
        <w:div w:id="469445326">
          <w:marLeft w:val="0"/>
          <w:marRight w:val="0"/>
          <w:marTop w:val="0"/>
          <w:marBottom w:val="0"/>
          <w:divBdr>
            <w:top w:val="none" w:sz="0" w:space="0" w:color="auto"/>
            <w:left w:val="none" w:sz="0" w:space="0" w:color="auto"/>
            <w:bottom w:val="none" w:sz="0" w:space="0" w:color="auto"/>
            <w:right w:val="none" w:sz="0" w:space="0" w:color="auto"/>
          </w:divBdr>
        </w:div>
        <w:div w:id="1135024468">
          <w:marLeft w:val="0"/>
          <w:marRight w:val="0"/>
          <w:marTop w:val="0"/>
          <w:marBottom w:val="0"/>
          <w:divBdr>
            <w:top w:val="none" w:sz="0" w:space="0" w:color="auto"/>
            <w:left w:val="none" w:sz="0" w:space="0" w:color="auto"/>
            <w:bottom w:val="none" w:sz="0" w:space="0" w:color="auto"/>
            <w:right w:val="none" w:sz="0" w:space="0" w:color="auto"/>
          </w:divBdr>
        </w:div>
        <w:div w:id="1178738089">
          <w:marLeft w:val="0"/>
          <w:marRight w:val="0"/>
          <w:marTop w:val="0"/>
          <w:marBottom w:val="0"/>
          <w:divBdr>
            <w:top w:val="none" w:sz="0" w:space="0" w:color="auto"/>
            <w:left w:val="none" w:sz="0" w:space="0" w:color="auto"/>
            <w:bottom w:val="none" w:sz="0" w:space="0" w:color="auto"/>
            <w:right w:val="none" w:sz="0" w:space="0" w:color="auto"/>
          </w:divBdr>
        </w:div>
        <w:div w:id="1780878094">
          <w:marLeft w:val="0"/>
          <w:marRight w:val="0"/>
          <w:marTop w:val="0"/>
          <w:marBottom w:val="0"/>
          <w:divBdr>
            <w:top w:val="none" w:sz="0" w:space="0" w:color="auto"/>
            <w:left w:val="none" w:sz="0" w:space="0" w:color="auto"/>
            <w:bottom w:val="none" w:sz="0" w:space="0" w:color="auto"/>
            <w:right w:val="none" w:sz="0" w:space="0" w:color="auto"/>
          </w:divBdr>
        </w:div>
        <w:div w:id="740516794">
          <w:marLeft w:val="0"/>
          <w:marRight w:val="0"/>
          <w:marTop w:val="0"/>
          <w:marBottom w:val="0"/>
          <w:divBdr>
            <w:top w:val="none" w:sz="0" w:space="0" w:color="auto"/>
            <w:left w:val="none" w:sz="0" w:space="0" w:color="auto"/>
            <w:bottom w:val="none" w:sz="0" w:space="0" w:color="auto"/>
            <w:right w:val="none" w:sz="0" w:space="0" w:color="auto"/>
          </w:divBdr>
        </w:div>
        <w:div w:id="2127119776">
          <w:marLeft w:val="0"/>
          <w:marRight w:val="0"/>
          <w:marTop w:val="0"/>
          <w:marBottom w:val="0"/>
          <w:divBdr>
            <w:top w:val="none" w:sz="0" w:space="0" w:color="auto"/>
            <w:left w:val="none" w:sz="0" w:space="0" w:color="auto"/>
            <w:bottom w:val="none" w:sz="0" w:space="0" w:color="auto"/>
            <w:right w:val="none" w:sz="0" w:space="0" w:color="auto"/>
          </w:divBdr>
        </w:div>
        <w:div w:id="643240115">
          <w:marLeft w:val="0"/>
          <w:marRight w:val="0"/>
          <w:marTop w:val="0"/>
          <w:marBottom w:val="0"/>
          <w:divBdr>
            <w:top w:val="none" w:sz="0" w:space="0" w:color="auto"/>
            <w:left w:val="none" w:sz="0" w:space="0" w:color="auto"/>
            <w:bottom w:val="none" w:sz="0" w:space="0" w:color="auto"/>
            <w:right w:val="none" w:sz="0" w:space="0" w:color="auto"/>
          </w:divBdr>
        </w:div>
        <w:div w:id="732199724">
          <w:marLeft w:val="0"/>
          <w:marRight w:val="0"/>
          <w:marTop w:val="0"/>
          <w:marBottom w:val="0"/>
          <w:divBdr>
            <w:top w:val="none" w:sz="0" w:space="0" w:color="auto"/>
            <w:left w:val="none" w:sz="0" w:space="0" w:color="auto"/>
            <w:bottom w:val="none" w:sz="0" w:space="0" w:color="auto"/>
            <w:right w:val="none" w:sz="0" w:space="0" w:color="auto"/>
          </w:divBdr>
        </w:div>
        <w:div w:id="2134932825">
          <w:marLeft w:val="0"/>
          <w:marRight w:val="0"/>
          <w:marTop w:val="0"/>
          <w:marBottom w:val="0"/>
          <w:divBdr>
            <w:top w:val="none" w:sz="0" w:space="0" w:color="auto"/>
            <w:left w:val="none" w:sz="0" w:space="0" w:color="auto"/>
            <w:bottom w:val="none" w:sz="0" w:space="0" w:color="auto"/>
            <w:right w:val="none" w:sz="0" w:space="0" w:color="auto"/>
          </w:divBdr>
        </w:div>
        <w:div w:id="1736732495">
          <w:marLeft w:val="0"/>
          <w:marRight w:val="0"/>
          <w:marTop w:val="0"/>
          <w:marBottom w:val="0"/>
          <w:divBdr>
            <w:top w:val="none" w:sz="0" w:space="0" w:color="auto"/>
            <w:left w:val="none" w:sz="0" w:space="0" w:color="auto"/>
            <w:bottom w:val="none" w:sz="0" w:space="0" w:color="auto"/>
            <w:right w:val="none" w:sz="0" w:space="0" w:color="auto"/>
          </w:divBdr>
        </w:div>
        <w:div w:id="1519200659">
          <w:marLeft w:val="0"/>
          <w:marRight w:val="0"/>
          <w:marTop w:val="0"/>
          <w:marBottom w:val="0"/>
          <w:divBdr>
            <w:top w:val="none" w:sz="0" w:space="0" w:color="auto"/>
            <w:left w:val="none" w:sz="0" w:space="0" w:color="auto"/>
            <w:bottom w:val="none" w:sz="0" w:space="0" w:color="auto"/>
            <w:right w:val="none" w:sz="0" w:space="0" w:color="auto"/>
          </w:divBdr>
        </w:div>
        <w:div w:id="1976448815">
          <w:marLeft w:val="0"/>
          <w:marRight w:val="0"/>
          <w:marTop w:val="0"/>
          <w:marBottom w:val="0"/>
          <w:divBdr>
            <w:top w:val="none" w:sz="0" w:space="0" w:color="auto"/>
            <w:left w:val="none" w:sz="0" w:space="0" w:color="auto"/>
            <w:bottom w:val="none" w:sz="0" w:space="0" w:color="auto"/>
            <w:right w:val="none" w:sz="0" w:space="0" w:color="auto"/>
          </w:divBdr>
        </w:div>
        <w:div w:id="601963191">
          <w:marLeft w:val="0"/>
          <w:marRight w:val="0"/>
          <w:marTop w:val="0"/>
          <w:marBottom w:val="0"/>
          <w:divBdr>
            <w:top w:val="none" w:sz="0" w:space="0" w:color="auto"/>
            <w:left w:val="none" w:sz="0" w:space="0" w:color="auto"/>
            <w:bottom w:val="none" w:sz="0" w:space="0" w:color="auto"/>
            <w:right w:val="none" w:sz="0" w:space="0" w:color="auto"/>
          </w:divBdr>
        </w:div>
        <w:div w:id="643923585">
          <w:marLeft w:val="0"/>
          <w:marRight w:val="0"/>
          <w:marTop w:val="0"/>
          <w:marBottom w:val="0"/>
          <w:divBdr>
            <w:top w:val="none" w:sz="0" w:space="0" w:color="auto"/>
            <w:left w:val="none" w:sz="0" w:space="0" w:color="auto"/>
            <w:bottom w:val="none" w:sz="0" w:space="0" w:color="auto"/>
            <w:right w:val="none" w:sz="0" w:space="0" w:color="auto"/>
          </w:divBdr>
        </w:div>
        <w:div w:id="1396587467">
          <w:marLeft w:val="0"/>
          <w:marRight w:val="0"/>
          <w:marTop w:val="0"/>
          <w:marBottom w:val="0"/>
          <w:divBdr>
            <w:top w:val="none" w:sz="0" w:space="0" w:color="auto"/>
            <w:left w:val="none" w:sz="0" w:space="0" w:color="auto"/>
            <w:bottom w:val="none" w:sz="0" w:space="0" w:color="auto"/>
            <w:right w:val="none" w:sz="0" w:space="0" w:color="auto"/>
          </w:divBdr>
        </w:div>
        <w:div w:id="1954287900">
          <w:marLeft w:val="0"/>
          <w:marRight w:val="0"/>
          <w:marTop w:val="0"/>
          <w:marBottom w:val="0"/>
          <w:divBdr>
            <w:top w:val="none" w:sz="0" w:space="0" w:color="auto"/>
            <w:left w:val="none" w:sz="0" w:space="0" w:color="auto"/>
            <w:bottom w:val="none" w:sz="0" w:space="0" w:color="auto"/>
            <w:right w:val="none" w:sz="0" w:space="0" w:color="auto"/>
          </w:divBdr>
        </w:div>
        <w:div w:id="1521120589">
          <w:marLeft w:val="0"/>
          <w:marRight w:val="0"/>
          <w:marTop w:val="0"/>
          <w:marBottom w:val="0"/>
          <w:divBdr>
            <w:top w:val="none" w:sz="0" w:space="0" w:color="auto"/>
            <w:left w:val="none" w:sz="0" w:space="0" w:color="auto"/>
            <w:bottom w:val="none" w:sz="0" w:space="0" w:color="auto"/>
            <w:right w:val="none" w:sz="0" w:space="0" w:color="auto"/>
          </w:divBdr>
        </w:div>
        <w:div w:id="1176727040">
          <w:marLeft w:val="0"/>
          <w:marRight w:val="0"/>
          <w:marTop w:val="0"/>
          <w:marBottom w:val="0"/>
          <w:divBdr>
            <w:top w:val="none" w:sz="0" w:space="0" w:color="auto"/>
            <w:left w:val="none" w:sz="0" w:space="0" w:color="auto"/>
            <w:bottom w:val="none" w:sz="0" w:space="0" w:color="auto"/>
            <w:right w:val="none" w:sz="0" w:space="0" w:color="auto"/>
          </w:divBdr>
        </w:div>
        <w:div w:id="437600915">
          <w:marLeft w:val="0"/>
          <w:marRight w:val="0"/>
          <w:marTop w:val="0"/>
          <w:marBottom w:val="0"/>
          <w:divBdr>
            <w:top w:val="none" w:sz="0" w:space="0" w:color="auto"/>
            <w:left w:val="none" w:sz="0" w:space="0" w:color="auto"/>
            <w:bottom w:val="none" w:sz="0" w:space="0" w:color="auto"/>
            <w:right w:val="none" w:sz="0" w:space="0" w:color="auto"/>
          </w:divBdr>
        </w:div>
        <w:div w:id="652105400">
          <w:marLeft w:val="0"/>
          <w:marRight w:val="0"/>
          <w:marTop w:val="0"/>
          <w:marBottom w:val="0"/>
          <w:divBdr>
            <w:top w:val="none" w:sz="0" w:space="0" w:color="auto"/>
            <w:left w:val="none" w:sz="0" w:space="0" w:color="auto"/>
            <w:bottom w:val="none" w:sz="0" w:space="0" w:color="auto"/>
            <w:right w:val="none" w:sz="0" w:space="0" w:color="auto"/>
          </w:divBdr>
        </w:div>
        <w:div w:id="1738623031">
          <w:marLeft w:val="0"/>
          <w:marRight w:val="0"/>
          <w:marTop w:val="0"/>
          <w:marBottom w:val="0"/>
          <w:divBdr>
            <w:top w:val="none" w:sz="0" w:space="0" w:color="auto"/>
            <w:left w:val="none" w:sz="0" w:space="0" w:color="auto"/>
            <w:bottom w:val="none" w:sz="0" w:space="0" w:color="auto"/>
            <w:right w:val="none" w:sz="0" w:space="0" w:color="auto"/>
          </w:divBdr>
        </w:div>
        <w:div w:id="184371180">
          <w:marLeft w:val="0"/>
          <w:marRight w:val="0"/>
          <w:marTop w:val="0"/>
          <w:marBottom w:val="0"/>
          <w:divBdr>
            <w:top w:val="none" w:sz="0" w:space="0" w:color="auto"/>
            <w:left w:val="none" w:sz="0" w:space="0" w:color="auto"/>
            <w:bottom w:val="none" w:sz="0" w:space="0" w:color="auto"/>
            <w:right w:val="none" w:sz="0" w:space="0" w:color="auto"/>
          </w:divBdr>
        </w:div>
        <w:div w:id="939600502">
          <w:marLeft w:val="0"/>
          <w:marRight w:val="0"/>
          <w:marTop w:val="0"/>
          <w:marBottom w:val="0"/>
          <w:divBdr>
            <w:top w:val="none" w:sz="0" w:space="0" w:color="auto"/>
            <w:left w:val="none" w:sz="0" w:space="0" w:color="auto"/>
            <w:bottom w:val="none" w:sz="0" w:space="0" w:color="auto"/>
            <w:right w:val="none" w:sz="0" w:space="0" w:color="auto"/>
          </w:divBdr>
        </w:div>
        <w:div w:id="407655890">
          <w:marLeft w:val="0"/>
          <w:marRight w:val="0"/>
          <w:marTop w:val="0"/>
          <w:marBottom w:val="0"/>
          <w:divBdr>
            <w:top w:val="none" w:sz="0" w:space="0" w:color="auto"/>
            <w:left w:val="none" w:sz="0" w:space="0" w:color="auto"/>
            <w:bottom w:val="none" w:sz="0" w:space="0" w:color="auto"/>
            <w:right w:val="none" w:sz="0" w:space="0" w:color="auto"/>
          </w:divBdr>
        </w:div>
        <w:div w:id="2052655488">
          <w:marLeft w:val="0"/>
          <w:marRight w:val="0"/>
          <w:marTop w:val="0"/>
          <w:marBottom w:val="0"/>
          <w:divBdr>
            <w:top w:val="none" w:sz="0" w:space="0" w:color="auto"/>
            <w:left w:val="none" w:sz="0" w:space="0" w:color="auto"/>
            <w:bottom w:val="none" w:sz="0" w:space="0" w:color="auto"/>
            <w:right w:val="none" w:sz="0" w:space="0" w:color="auto"/>
          </w:divBdr>
        </w:div>
        <w:div w:id="1910462369">
          <w:marLeft w:val="0"/>
          <w:marRight w:val="0"/>
          <w:marTop w:val="0"/>
          <w:marBottom w:val="0"/>
          <w:divBdr>
            <w:top w:val="none" w:sz="0" w:space="0" w:color="auto"/>
            <w:left w:val="none" w:sz="0" w:space="0" w:color="auto"/>
            <w:bottom w:val="none" w:sz="0" w:space="0" w:color="auto"/>
            <w:right w:val="none" w:sz="0" w:space="0" w:color="auto"/>
          </w:divBdr>
        </w:div>
        <w:div w:id="1313873058">
          <w:marLeft w:val="0"/>
          <w:marRight w:val="0"/>
          <w:marTop w:val="0"/>
          <w:marBottom w:val="0"/>
          <w:divBdr>
            <w:top w:val="none" w:sz="0" w:space="0" w:color="auto"/>
            <w:left w:val="none" w:sz="0" w:space="0" w:color="auto"/>
            <w:bottom w:val="none" w:sz="0" w:space="0" w:color="auto"/>
            <w:right w:val="none" w:sz="0" w:space="0" w:color="auto"/>
          </w:divBdr>
        </w:div>
        <w:div w:id="211355612">
          <w:marLeft w:val="0"/>
          <w:marRight w:val="0"/>
          <w:marTop w:val="0"/>
          <w:marBottom w:val="0"/>
          <w:divBdr>
            <w:top w:val="none" w:sz="0" w:space="0" w:color="auto"/>
            <w:left w:val="none" w:sz="0" w:space="0" w:color="auto"/>
            <w:bottom w:val="none" w:sz="0" w:space="0" w:color="auto"/>
            <w:right w:val="none" w:sz="0" w:space="0" w:color="auto"/>
          </w:divBdr>
        </w:div>
        <w:div w:id="348682571">
          <w:marLeft w:val="0"/>
          <w:marRight w:val="0"/>
          <w:marTop w:val="0"/>
          <w:marBottom w:val="0"/>
          <w:divBdr>
            <w:top w:val="none" w:sz="0" w:space="0" w:color="auto"/>
            <w:left w:val="none" w:sz="0" w:space="0" w:color="auto"/>
            <w:bottom w:val="none" w:sz="0" w:space="0" w:color="auto"/>
            <w:right w:val="none" w:sz="0" w:space="0" w:color="auto"/>
          </w:divBdr>
        </w:div>
        <w:div w:id="1534077963">
          <w:marLeft w:val="0"/>
          <w:marRight w:val="0"/>
          <w:marTop w:val="0"/>
          <w:marBottom w:val="0"/>
          <w:divBdr>
            <w:top w:val="none" w:sz="0" w:space="0" w:color="auto"/>
            <w:left w:val="none" w:sz="0" w:space="0" w:color="auto"/>
            <w:bottom w:val="none" w:sz="0" w:space="0" w:color="auto"/>
            <w:right w:val="none" w:sz="0" w:space="0" w:color="auto"/>
          </w:divBdr>
        </w:div>
        <w:div w:id="819466804">
          <w:marLeft w:val="0"/>
          <w:marRight w:val="0"/>
          <w:marTop w:val="0"/>
          <w:marBottom w:val="0"/>
          <w:divBdr>
            <w:top w:val="none" w:sz="0" w:space="0" w:color="auto"/>
            <w:left w:val="none" w:sz="0" w:space="0" w:color="auto"/>
            <w:bottom w:val="none" w:sz="0" w:space="0" w:color="auto"/>
            <w:right w:val="none" w:sz="0" w:space="0" w:color="auto"/>
          </w:divBdr>
        </w:div>
        <w:div w:id="1663654722">
          <w:marLeft w:val="0"/>
          <w:marRight w:val="0"/>
          <w:marTop w:val="0"/>
          <w:marBottom w:val="0"/>
          <w:divBdr>
            <w:top w:val="none" w:sz="0" w:space="0" w:color="auto"/>
            <w:left w:val="none" w:sz="0" w:space="0" w:color="auto"/>
            <w:bottom w:val="none" w:sz="0" w:space="0" w:color="auto"/>
            <w:right w:val="none" w:sz="0" w:space="0" w:color="auto"/>
          </w:divBdr>
        </w:div>
        <w:div w:id="274482183">
          <w:marLeft w:val="0"/>
          <w:marRight w:val="0"/>
          <w:marTop w:val="0"/>
          <w:marBottom w:val="0"/>
          <w:divBdr>
            <w:top w:val="none" w:sz="0" w:space="0" w:color="auto"/>
            <w:left w:val="none" w:sz="0" w:space="0" w:color="auto"/>
            <w:bottom w:val="none" w:sz="0" w:space="0" w:color="auto"/>
            <w:right w:val="none" w:sz="0" w:space="0" w:color="auto"/>
          </w:divBdr>
        </w:div>
        <w:div w:id="1452244403">
          <w:marLeft w:val="0"/>
          <w:marRight w:val="0"/>
          <w:marTop w:val="0"/>
          <w:marBottom w:val="0"/>
          <w:divBdr>
            <w:top w:val="none" w:sz="0" w:space="0" w:color="auto"/>
            <w:left w:val="none" w:sz="0" w:space="0" w:color="auto"/>
            <w:bottom w:val="none" w:sz="0" w:space="0" w:color="auto"/>
            <w:right w:val="none" w:sz="0" w:space="0" w:color="auto"/>
          </w:divBdr>
        </w:div>
        <w:div w:id="1515462938">
          <w:marLeft w:val="0"/>
          <w:marRight w:val="0"/>
          <w:marTop w:val="0"/>
          <w:marBottom w:val="0"/>
          <w:divBdr>
            <w:top w:val="none" w:sz="0" w:space="0" w:color="auto"/>
            <w:left w:val="none" w:sz="0" w:space="0" w:color="auto"/>
            <w:bottom w:val="none" w:sz="0" w:space="0" w:color="auto"/>
            <w:right w:val="none" w:sz="0" w:space="0" w:color="auto"/>
          </w:divBdr>
        </w:div>
        <w:div w:id="1906721661">
          <w:marLeft w:val="0"/>
          <w:marRight w:val="0"/>
          <w:marTop w:val="0"/>
          <w:marBottom w:val="0"/>
          <w:divBdr>
            <w:top w:val="none" w:sz="0" w:space="0" w:color="auto"/>
            <w:left w:val="none" w:sz="0" w:space="0" w:color="auto"/>
            <w:bottom w:val="none" w:sz="0" w:space="0" w:color="auto"/>
            <w:right w:val="none" w:sz="0" w:space="0" w:color="auto"/>
          </w:divBdr>
        </w:div>
        <w:div w:id="1098065789">
          <w:marLeft w:val="0"/>
          <w:marRight w:val="0"/>
          <w:marTop w:val="0"/>
          <w:marBottom w:val="0"/>
          <w:divBdr>
            <w:top w:val="none" w:sz="0" w:space="0" w:color="auto"/>
            <w:left w:val="none" w:sz="0" w:space="0" w:color="auto"/>
            <w:bottom w:val="none" w:sz="0" w:space="0" w:color="auto"/>
            <w:right w:val="none" w:sz="0" w:space="0" w:color="auto"/>
          </w:divBdr>
        </w:div>
        <w:div w:id="1927768605">
          <w:marLeft w:val="0"/>
          <w:marRight w:val="0"/>
          <w:marTop w:val="0"/>
          <w:marBottom w:val="0"/>
          <w:divBdr>
            <w:top w:val="none" w:sz="0" w:space="0" w:color="auto"/>
            <w:left w:val="none" w:sz="0" w:space="0" w:color="auto"/>
            <w:bottom w:val="none" w:sz="0" w:space="0" w:color="auto"/>
            <w:right w:val="none" w:sz="0" w:space="0" w:color="auto"/>
          </w:divBdr>
        </w:div>
        <w:div w:id="2099207416">
          <w:marLeft w:val="0"/>
          <w:marRight w:val="0"/>
          <w:marTop w:val="0"/>
          <w:marBottom w:val="0"/>
          <w:divBdr>
            <w:top w:val="none" w:sz="0" w:space="0" w:color="auto"/>
            <w:left w:val="none" w:sz="0" w:space="0" w:color="auto"/>
            <w:bottom w:val="none" w:sz="0" w:space="0" w:color="auto"/>
            <w:right w:val="none" w:sz="0" w:space="0" w:color="auto"/>
          </w:divBdr>
        </w:div>
        <w:div w:id="1045787723">
          <w:marLeft w:val="0"/>
          <w:marRight w:val="0"/>
          <w:marTop w:val="0"/>
          <w:marBottom w:val="0"/>
          <w:divBdr>
            <w:top w:val="none" w:sz="0" w:space="0" w:color="auto"/>
            <w:left w:val="none" w:sz="0" w:space="0" w:color="auto"/>
            <w:bottom w:val="none" w:sz="0" w:space="0" w:color="auto"/>
            <w:right w:val="none" w:sz="0" w:space="0" w:color="auto"/>
          </w:divBdr>
        </w:div>
        <w:div w:id="353923947">
          <w:marLeft w:val="0"/>
          <w:marRight w:val="0"/>
          <w:marTop w:val="0"/>
          <w:marBottom w:val="0"/>
          <w:divBdr>
            <w:top w:val="none" w:sz="0" w:space="0" w:color="auto"/>
            <w:left w:val="none" w:sz="0" w:space="0" w:color="auto"/>
            <w:bottom w:val="none" w:sz="0" w:space="0" w:color="auto"/>
            <w:right w:val="none" w:sz="0" w:space="0" w:color="auto"/>
          </w:divBdr>
        </w:div>
        <w:div w:id="2029327150">
          <w:marLeft w:val="0"/>
          <w:marRight w:val="0"/>
          <w:marTop w:val="0"/>
          <w:marBottom w:val="0"/>
          <w:divBdr>
            <w:top w:val="none" w:sz="0" w:space="0" w:color="auto"/>
            <w:left w:val="none" w:sz="0" w:space="0" w:color="auto"/>
            <w:bottom w:val="none" w:sz="0" w:space="0" w:color="auto"/>
            <w:right w:val="none" w:sz="0" w:space="0" w:color="auto"/>
          </w:divBdr>
        </w:div>
        <w:div w:id="1811821692">
          <w:marLeft w:val="0"/>
          <w:marRight w:val="0"/>
          <w:marTop w:val="0"/>
          <w:marBottom w:val="0"/>
          <w:divBdr>
            <w:top w:val="none" w:sz="0" w:space="0" w:color="auto"/>
            <w:left w:val="none" w:sz="0" w:space="0" w:color="auto"/>
            <w:bottom w:val="none" w:sz="0" w:space="0" w:color="auto"/>
            <w:right w:val="none" w:sz="0" w:space="0" w:color="auto"/>
          </w:divBdr>
        </w:div>
        <w:div w:id="406850616">
          <w:marLeft w:val="0"/>
          <w:marRight w:val="0"/>
          <w:marTop w:val="0"/>
          <w:marBottom w:val="0"/>
          <w:divBdr>
            <w:top w:val="none" w:sz="0" w:space="0" w:color="auto"/>
            <w:left w:val="none" w:sz="0" w:space="0" w:color="auto"/>
            <w:bottom w:val="none" w:sz="0" w:space="0" w:color="auto"/>
            <w:right w:val="none" w:sz="0" w:space="0" w:color="auto"/>
          </w:divBdr>
        </w:div>
        <w:div w:id="1117522501">
          <w:marLeft w:val="0"/>
          <w:marRight w:val="0"/>
          <w:marTop w:val="0"/>
          <w:marBottom w:val="0"/>
          <w:divBdr>
            <w:top w:val="none" w:sz="0" w:space="0" w:color="auto"/>
            <w:left w:val="none" w:sz="0" w:space="0" w:color="auto"/>
            <w:bottom w:val="none" w:sz="0" w:space="0" w:color="auto"/>
            <w:right w:val="none" w:sz="0" w:space="0" w:color="auto"/>
          </w:divBdr>
        </w:div>
        <w:div w:id="259486975">
          <w:marLeft w:val="0"/>
          <w:marRight w:val="0"/>
          <w:marTop w:val="0"/>
          <w:marBottom w:val="0"/>
          <w:divBdr>
            <w:top w:val="none" w:sz="0" w:space="0" w:color="auto"/>
            <w:left w:val="none" w:sz="0" w:space="0" w:color="auto"/>
            <w:bottom w:val="none" w:sz="0" w:space="0" w:color="auto"/>
            <w:right w:val="none" w:sz="0" w:space="0" w:color="auto"/>
          </w:divBdr>
        </w:div>
        <w:div w:id="1959141455">
          <w:marLeft w:val="0"/>
          <w:marRight w:val="0"/>
          <w:marTop w:val="0"/>
          <w:marBottom w:val="0"/>
          <w:divBdr>
            <w:top w:val="none" w:sz="0" w:space="0" w:color="auto"/>
            <w:left w:val="none" w:sz="0" w:space="0" w:color="auto"/>
            <w:bottom w:val="none" w:sz="0" w:space="0" w:color="auto"/>
            <w:right w:val="none" w:sz="0" w:space="0" w:color="auto"/>
          </w:divBdr>
        </w:div>
        <w:div w:id="2024892282">
          <w:marLeft w:val="0"/>
          <w:marRight w:val="0"/>
          <w:marTop w:val="0"/>
          <w:marBottom w:val="0"/>
          <w:divBdr>
            <w:top w:val="none" w:sz="0" w:space="0" w:color="auto"/>
            <w:left w:val="none" w:sz="0" w:space="0" w:color="auto"/>
            <w:bottom w:val="none" w:sz="0" w:space="0" w:color="auto"/>
            <w:right w:val="none" w:sz="0" w:space="0" w:color="auto"/>
          </w:divBdr>
        </w:div>
        <w:div w:id="1345473008">
          <w:marLeft w:val="0"/>
          <w:marRight w:val="0"/>
          <w:marTop w:val="0"/>
          <w:marBottom w:val="0"/>
          <w:divBdr>
            <w:top w:val="none" w:sz="0" w:space="0" w:color="auto"/>
            <w:left w:val="none" w:sz="0" w:space="0" w:color="auto"/>
            <w:bottom w:val="none" w:sz="0" w:space="0" w:color="auto"/>
            <w:right w:val="none" w:sz="0" w:space="0" w:color="auto"/>
          </w:divBdr>
        </w:div>
        <w:div w:id="454755647">
          <w:marLeft w:val="0"/>
          <w:marRight w:val="0"/>
          <w:marTop w:val="0"/>
          <w:marBottom w:val="0"/>
          <w:divBdr>
            <w:top w:val="none" w:sz="0" w:space="0" w:color="auto"/>
            <w:left w:val="none" w:sz="0" w:space="0" w:color="auto"/>
            <w:bottom w:val="none" w:sz="0" w:space="0" w:color="auto"/>
            <w:right w:val="none" w:sz="0" w:space="0" w:color="auto"/>
          </w:divBdr>
        </w:div>
        <w:div w:id="1517502129">
          <w:marLeft w:val="0"/>
          <w:marRight w:val="0"/>
          <w:marTop w:val="0"/>
          <w:marBottom w:val="0"/>
          <w:divBdr>
            <w:top w:val="none" w:sz="0" w:space="0" w:color="auto"/>
            <w:left w:val="none" w:sz="0" w:space="0" w:color="auto"/>
            <w:bottom w:val="none" w:sz="0" w:space="0" w:color="auto"/>
            <w:right w:val="none" w:sz="0" w:space="0" w:color="auto"/>
          </w:divBdr>
        </w:div>
        <w:div w:id="755784831">
          <w:marLeft w:val="0"/>
          <w:marRight w:val="0"/>
          <w:marTop w:val="0"/>
          <w:marBottom w:val="0"/>
          <w:divBdr>
            <w:top w:val="none" w:sz="0" w:space="0" w:color="auto"/>
            <w:left w:val="none" w:sz="0" w:space="0" w:color="auto"/>
            <w:bottom w:val="none" w:sz="0" w:space="0" w:color="auto"/>
            <w:right w:val="none" w:sz="0" w:space="0" w:color="auto"/>
          </w:divBdr>
        </w:div>
        <w:div w:id="317923109">
          <w:marLeft w:val="0"/>
          <w:marRight w:val="0"/>
          <w:marTop w:val="0"/>
          <w:marBottom w:val="0"/>
          <w:divBdr>
            <w:top w:val="none" w:sz="0" w:space="0" w:color="auto"/>
            <w:left w:val="none" w:sz="0" w:space="0" w:color="auto"/>
            <w:bottom w:val="none" w:sz="0" w:space="0" w:color="auto"/>
            <w:right w:val="none" w:sz="0" w:space="0" w:color="auto"/>
          </w:divBdr>
        </w:div>
        <w:div w:id="1620408511">
          <w:marLeft w:val="0"/>
          <w:marRight w:val="0"/>
          <w:marTop w:val="0"/>
          <w:marBottom w:val="0"/>
          <w:divBdr>
            <w:top w:val="none" w:sz="0" w:space="0" w:color="auto"/>
            <w:left w:val="none" w:sz="0" w:space="0" w:color="auto"/>
            <w:bottom w:val="none" w:sz="0" w:space="0" w:color="auto"/>
            <w:right w:val="none" w:sz="0" w:space="0" w:color="auto"/>
          </w:divBdr>
        </w:div>
        <w:div w:id="1697147494">
          <w:marLeft w:val="0"/>
          <w:marRight w:val="0"/>
          <w:marTop w:val="0"/>
          <w:marBottom w:val="0"/>
          <w:divBdr>
            <w:top w:val="none" w:sz="0" w:space="0" w:color="auto"/>
            <w:left w:val="none" w:sz="0" w:space="0" w:color="auto"/>
            <w:bottom w:val="none" w:sz="0" w:space="0" w:color="auto"/>
            <w:right w:val="none" w:sz="0" w:space="0" w:color="auto"/>
          </w:divBdr>
        </w:div>
        <w:div w:id="23866654">
          <w:marLeft w:val="0"/>
          <w:marRight w:val="0"/>
          <w:marTop w:val="0"/>
          <w:marBottom w:val="0"/>
          <w:divBdr>
            <w:top w:val="none" w:sz="0" w:space="0" w:color="auto"/>
            <w:left w:val="none" w:sz="0" w:space="0" w:color="auto"/>
            <w:bottom w:val="none" w:sz="0" w:space="0" w:color="auto"/>
            <w:right w:val="none" w:sz="0" w:space="0" w:color="auto"/>
          </w:divBdr>
        </w:div>
        <w:div w:id="1986543758">
          <w:marLeft w:val="0"/>
          <w:marRight w:val="0"/>
          <w:marTop w:val="0"/>
          <w:marBottom w:val="0"/>
          <w:divBdr>
            <w:top w:val="none" w:sz="0" w:space="0" w:color="auto"/>
            <w:left w:val="none" w:sz="0" w:space="0" w:color="auto"/>
            <w:bottom w:val="none" w:sz="0" w:space="0" w:color="auto"/>
            <w:right w:val="none" w:sz="0" w:space="0" w:color="auto"/>
          </w:divBdr>
        </w:div>
        <w:div w:id="767654966">
          <w:marLeft w:val="0"/>
          <w:marRight w:val="0"/>
          <w:marTop w:val="0"/>
          <w:marBottom w:val="0"/>
          <w:divBdr>
            <w:top w:val="none" w:sz="0" w:space="0" w:color="auto"/>
            <w:left w:val="none" w:sz="0" w:space="0" w:color="auto"/>
            <w:bottom w:val="none" w:sz="0" w:space="0" w:color="auto"/>
            <w:right w:val="none" w:sz="0" w:space="0" w:color="auto"/>
          </w:divBdr>
        </w:div>
        <w:div w:id="1481457923">
          <w:marLeft w:val="0"/>
          <w:marRight w:val="0"/>
          <w:marTop w:val="0"/>
          <w:marBottom w:val="0"/>
          <w:divBdr>
            <w:top w:val="none" w:sz="0" w:space="0" w:color="auto"/>
            <w:left w:val="none" w:sz="0" w:space="0" w:color="auto"/>
            <w:bottom w:val="none" w:sz="0" w:space="0" w:color="auto"/>
            <w:right w:val="none" w:sz="0" w:space="0" w:color="auto"/>
          </w:divBdr>
        </w:div>
        <w:div w:id="892816502">
          <w:marLeft w:val="0"/>
          <w:marRight w:val="0"/>
          <w:marTop w:val="0"/>
          <w:marBottom w:val="0"/>
          <w:divBdr>
            <w:top w:val="none" w:sz="0" w:space="0" w:color="auto"/>
            <w:left w:val="none" w:sz="0" w:space="0" w:color="auto"/>
            <w:bottom w:val="none" w:sz="0" w:space="0" w:color="auto"/>
            <w:right w:val="none" w:sz="0" w:space="0" w:color="auto"/>
          </w:divBdr>
        </w:div>
        <w:div w:id="1952475489">
          <w:marLeft w:val="0"/>
          <w:marRight w:val="0"/>
          <w:marTop w:val="0"/>
          <w:marBottom w:val="0"/>
          <w:divBdr>
            <w:top w:val="none" w:sz="0" w:space="0" w:color="auto"/>
            <w:left w:val="none" w:sz="0" w:space="0" w:color="auto"/>
            <w:bottom w:val="none" w:sz="0" w:space="0" w:color="auto"/>
            <w:right w:val="none" w:sz="0" w:space="0" w:color="auto"/>
          </w:divBdr>
        </w:div>
        <w:div w:id="1624993536">
          <w:marLeft w:val="0"/>
          <w:marRight w:val="0"/>
          <w:marTop w:val="0"/>
          <w:marBottom w:val="0"/>
          <w:divBdr>
            <w:top w:val="none" w:sz="0" w:space="0" w:color="auto"/>
            <w:left w:val="none" w:sz="0" w:space="0" w:color="auto"/>
            <w:bottom w:val="none" w:sz="0" w:space="0" w:color="auto"/>
            <w:right w:val="none" w:sz="0" w:space="0" w:color="auto"/>
          </w:divBdr>
        </w:div>
        <w:div w:id="1772821136">
          <w:marLeft w:val="0"/>
          <w:marRight w:val="0"/>
          <w:marTop w:val="0"/>
          <w:marBottom w:val="0"/>
          <w:divBdr>
            <w:top w:val="none" w:sz="0" w:space="0" w:color="auto"/>
            <w:left w:val="none" w:sz="0" w:space="0" w:color="auto"/>
            <w:bottom w:val="none" w:sz="0" w:space="0" w:color="auto"/>
            <w:right w:val="none" w:sz="0" w:space="0" w:color="auto"/>
          </w:divBdr>
        </w:div>
        <w:div w:id="593779600">
          <w:marLeft w:val="0"/>
          <w:marRight w:val="0"/>
          <w:marTop w:val="0"/>
          <w:marBottom w:val="0"/>
          <w:divBdr>
            <w:top w:val="none" w:sz="0" w:space="0" w:color="auto"/>
            <w:left w:val="none" w:sz="0" w:space="0" w:color="auto"/>
            <w:bottom w:val="none" w:sz="0" w:space="0" w:color="auto"/>
            <w:right w:val="none" w:sz="0" w:space="0" w:color="auto"/>
          </w:divBdr>
        </w:div>
        <w:div w:id="951715749">
          <w:marLeft w:val="0"/>
          <w:marRight w:val="0"/>
          <w:marTop w:val="0"/>
          <w:marBottom w:val="0"/>
          <w:divBdr>
            <w:top w:val="none" w:sz="0" w:space="0" w:color="auto"/>
            <w:left w:val="none" w:sz="0" w:space="0" w:color="auto"/>
            <w:bottom w:val="none" w:sz="0" w:space="0" w:color="auto"/>
            <w:right w:val="none" w:sz="0" w:space="0" w:color="auto"/>
          </w:divBdr>
        </w:div>
        <w:div w:id="1104377283">
          <w:marLeft w:val="0"/>
          <w:marRight w:val="0"/>
          <w:marTop w:val="0"/>
          <w:marBottom w:val="0"/>
          <w:divBdr>
            <w:top w:val="none" w:sz="0" w:space="0" w:color="auto"/>
            <w:left w:val="none" w:sz="0" w:space="0" w:color="auto"/>
            <w:bottom w:val="none" w:sz="0" w:space="0" w:color="auto"/>
            <w:right w:val="none" w:sz="0" w:space="0" w:color="auto"/>
          </w:divBdr>
        </w:div>
        <w:div w:id="1554387587">
          <w:marLeft w:val="0"/>
          <w:marRight w:val="0"/>
          <w:marTop w:val="0"/>
          <w:marBottom w:val="0"/>
          <w:divBdr>
            <w:top w:val="none" w:sz="0" w:space="0" w:color="auto"/>
            <w:left w:val="none" w:sz="0" w:space="0" w:color="auto"/>
            <w:bottom w:val="none" w:sz="0" w:space="0" w:color="auto"/>
            <w:right w:val="none" w:sz="0" w:space="0" w:color="auto"/>
          </w:divBdr>
        </w:div>
        <w:div w:id="1004630959">
          <w:marLeft w:val="0"/>
          <w:marRight w:val="0"/>
          <w:marTop w:val="0"/>
          <w:marBottom w:val="0"/>
          <w:divBdr>
            <w:top w:val="none" w:sz="0" w:space="0" w:color="auto"/>
            <w:left w:val="none" w:sz="0" w:space="0" w:color="auto"/>
            <w:bottom w:val="none" w:sz="0" w:space="0" w:color="auto"/>
            <w:right w:val="none" w:sz="0" w:space="0" w:color="auto"/>
          </w:divBdr>
        </w:div>
        <w:div w:id="534317715">
          <w:marLeft w:val="0"/>
          <w:marRight w:val="0"/>
          <w:marTop w:val="0"/>
          <w:marBottom w:val="0"/>
          <w:divBdr>
            <w:top w:val="none" w:sz="0" w:space="0" w:color="auto"/>
            <w:left w:val="none" w:sz="0" w:space="0" w:color="auto"/>
            <w:bottom w:val="none" w:sz="0" w:space="0" w:color="auto"/>
            <w:right w:val="none" w:sz="0" w:space="0" w:color="auto"/>
          </w:divBdr>
        </w:div>
        <w:div w:id="763041000">
          <w:marLeft w:val="0"/>
          <w:marRight w:val="0"/>
          <w:marTop w:val="0"/>
          <w:marBottom w:val="0"/>
          <w:divBdr>
            <w:top w:val="none" w:sz="0" w:space="0" w:color="auto"/>
            <w:left w:val="none" w:sz="0" w:space="0" w:color="auto"/>
            <w:bottom w:val="none" w:sz="0" w:space="0" w:color="auto"/>
            <w:right w:val="none" w:sz="0" w:space="0" w:color="auto"/>
          </w:divBdr>
        </w:div>
      </w:divsChild>
    </w:div>
    <w:div w:id="849951530">
      <w:bodyDiv w:val="1"/>
      <w:marLeft w:val="0"/>
      <w:marRight w:val="0"/>
      <w:marTop w:val="0"/>
      <w:marBottom w:val="0"/>
      <w:divBdr>
        <w:top w:val="none" w:sz="0" w:space="0" w:color="auto"/>
        <w:left w:val="none" w:sz="0" w:space="0" w:color="auto"/>
        <w:bottom w:val="none" w:sz="0" w:space="0" w:color="auto"/>
        <w:right w:val="none" w:sz="0" w:space="0" w:color="auto"/>
      </w:divBdr>
      <w:divsChild>
        <w:div w:id="47923734">
          <w:marLeft w:val="0"/>
          <w:marRight w:val="150"/>
          <w:marTop w:val="0"/>
          <w:marBottom w:val="0"/>
          <w:divBdr>
            <w:top w:val="none" w:sz="0" w:space="0" w:color="auto"/>
            <w:left w:val="none" w:sz="0" w:space="0" w:color="auto"/>
            <w:bottom w:val="none" w:sz="0" w:space="0" w:color="auto"/>
            <w:right w:val="none" w:sz="0" w:space="0" w:color="auto"/>
          </w:divBdr>
        </w:div>
        <w:div w:id="1443574305">
          <w:marLeft w:val="0"/>
          <w:marRight w:val="150"/>
          <w:marTop w:val="0"/>
          <w:marBottom w:val="0"/>
          <w:divBdr>
            <w:top w:val="none" w:sz="0" w:space="0" w:color="auto"/>
            <w:left w:val="none" w:sz="0" w:space="0" w:color="auto"/>
            <w:bottom w:val="none" w:sz="0" w:space="0" w:color="auto"/>
            <w:right w:val="none" w:sz="0" w:space="0" w:color="auto"/>
          </w:divBdr>
        </w:div>
        <w:div w:id="799349750">
          <w:marLeft w:val="0"/>
          <w:marRight w:val="150"/>
          <w:marTop w:val="0"/>
          <w:marBottom w:val="0"/>
          <w:divBdr>
            <w:top w:val="none" w:sz="0" w:space="0" w:color="auto"/>
            <w:left w:val="none" w:sz="0" w:space="0" w:color="auto"/>
            <w:bottom w:val="none" w:sz="0" w:space="0" w:color="auto"/>
            <w:right w:val="none" w:sz="0" w:space="0" w:color="auto"/>
          </w:divBdr>
        </w:div>
      </w:divsChild>
    </w:div>
    <w:div w:id="1301498616">
      <w:bodyDiv w:val="1"/>
      <w:marLeft w:val="0"/>
      <w:marRight w:val="0"/>
      <w:marTop w:val="0"/>
      <w:marBottom w:val="0"/>
      <w:divBdr>
        <w:top w:val="none" w:sz="0" w:space="0" w:color="auto"/>
        <w:left w:val="none" w:sz="0" w:space="0" w:color="auto"/>
        <w:bottom w:val="none" w:sz="0" w:space="0" w:color="auto"/>
        <w:right w:val="none" w:sz="0" w:space="0" w:color="auto"/>
      </w:divBdr>
    </w:div>
    <w:div w:id="1698849715">
      <w:bodyDiv w:val="1"/>
      <w:marLeft w:val="0"/>
      <w:marRight w:val="0"/>
      <w:marTop w:val="0"/>
      <w:marBottom w:val="0"/>
      <w:divBdr>
        <w:top w:val="none" w:sz="0" w:space="0" w:color="auto"/>
        <w:left w:val="none" w:sz="0" w:space="0" w:color="auto"/>
        <w:bottom w:val="none" w:sz="0" w:space="0" w:color="auto"/>
        <w:right w:val="none" w:sz="0" w:space="0" w:color="auto"/>
      </w:divBdr>
    </w:div>
    <w:div w:id="1924024813">
      <w:bodyDiv w:val="1"/>
      <w:marLeft w:val="0"/>
      <w:marRight w:val="0"/>
      <w:marTop w:val="0"/>
      <w:marBottom w:val="0"/>
      <w:divBdr>
        <w:top w:val="none" w:sz="0" w:space="0" w:color="auto"/>
        <w:left w:val="none" w:sz="0" w:space="0" w:color="auto"/>
        <w:bottom w:val="none" w:sz="0" w:space="0" w:color="auto"/>
        <w:right w:val="none" w:sz="0" w:space="0" w:color="auto"/>
      </w:divBdr>
      <w:divsChild>
        <w:div w:id="788743795">
          <w:marLeft w:val="0"/>
          <w:marRight w:val="150"/>
          <w:marTop w:val="0"/>
          <w:marBottom w:val="0"/>
          <w:divBdr>
            <w:top w:val="none" w:sz="0" w:space="0" w:color="auto"/>
            <w:left w:val="none" w:sz="0" w:space="0" w:color="auto"/>
            <w:bottom w:val="none" w:sz="0" w:space="0" w:color="auto"/>
            <w:right w:val="none" w:sz="0" w:space="0" w:color="auto"/>
          </w:divBdr>
        </w:div>
        <w:div w:id="1089498210">
          <w:marLeft w:val="0"/>
          <w:marRight w:val="150"/>
          <w:marTop w:val="0"/>
          <w:marBottom w:val="0"/>
          <w:divBdr>
            <w:top w:val="none" w:sz="0" w:space="0" w:color="auto"/>
            <w:left w:val="none" w:sz="0" w:space="0" w:color="auto"/>
            <w:bottom w:val="none" w:sz="0" w:space="0" w:color="auto"/>
            <w:right w:val="none" w:sz="0" w:space="0" w:color="auto"/>
          </w:divBdr>
        </w:div>
        <w:div w:id="451359790">
          <w:marLeft w:val="0"/>
          <w:marRight w:val="150"/>
          <w:marTop w:val="0"/>
          <w:marBottom w:val="0"/>
          <w:divBdr>
            <w:top w:val="none" w:sz="0" w:space="0" w:color="auto"/>
            <w:left w:val="none" w:sz="0" w:space="0" w:color="auto"/>
            <w:bottom w:val="none" w:sz="0" w:space="0" w:color="auto"/>
            <w:right w:val="none" w:sz="0" w:space="0" w:color="auto"/>
          </w:divBdr>
        </w:div>
      </w:divsChild>
    </w:div>
    <w:div w:id="19760574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AD43B9-1885-B840-892B-391B3D621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888</Words>
  <Characters>27863</Characters>
  <Application>Microsoft Macintosh Word</Application>
  <DocSecurity>0</DocSecurity>
  <Lines>232</Lines>
  <Paragraphs>65</Paragraphs>
  <ScaleCrop>false</ScaleCrop>
  <Company>University of Maryland</Company>
  <LinksUpToDate>false</LinksUpToDate>
  <CharactersWithSpaces>32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anielak</dc:creator>
  <cp:keywords/>
  <dc:description/>
  <cp:lastModifiedBy>Brian Danielak</cp:lastModifiedBy>
  <cp:revision>2</cp:revision>
  <cp:lastPrinted>2012-10-15T23:07:00Z</cp:lastPrinted>
  <dcterms:created xsi:type="dcterms:W3CDTF">2012-11-23T19:17:00Z</dcterms:created>
  <dcterms:modified xsi:type="dcterms:W3CDTF">2012-11-23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GLiTncWO"/&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